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1F13E7C" w14:textId="7CD1E8BF" w:rsidR="00164460" w:rsidRPr="005712AE" w:rsidRDefault="00164460" w:rsidP="00D83E93">
      <w:pPr>
        <w:pStyle w:val="Heading1"/>
      </w:pPr>
      <w:r w:rsidRPr="005712AE">
        <w:t xml:space="preserve">1. </w:t>
      </w:r>
      <w:r w:rsidRPr="00D83E93">
        <w:t>Introduction</w:t>
      </w:r>
    </w:p>
    <w:p w14:paraId="25D95C6F" w14:textId="2BA93B65" w:rsidR="00CD664F" w:rsidRDefault="008C5C6D" w:rsidP="00D83E93">
      <w:pPr>
        <w:pStyle w:val="Heading2"/>
      </w:pPr>
      <w:r w:rsidRPr="005712AE">
        <w:t>1.</w:t>
      </w:r>
      <w:r w:rsidR="00FF75EB" w:rsidRPr="005712AE">
        <w:t>1</w:t>
      </w:r>
      <w:r w:rsidRPr="005712AE">
        <w:t xml:space="preserve"> </w:t>
      </w:r>
      <w:r w:rsidR="00164460" w:rsidRPr="005712AE">
        <w:t>Project Statement</w:t>
      </w:r>
    </w:p>
    <w:p w14:paraId="16586F21" w14:textId="77777777" w:rsidR="000612DA" w:rsidRPr="000612DA" w:rsidRDefault="000612DA" w:rsidP="000612DA"/>
    <w:p w14:paraId="7F192DE5" w14:textId="1ADF1E91" w:rsidR="006E4618" w:rsidRPr="005712AE" w:rsidRDefault="00DE02C0" w:rsidP="00A574BC">
      <w:r w:rsidRPr="005712AE">
        <w:t xml:space="preserve">Through my industrial placement I had worked on immersive technologies. One major proponent of immersive development is the </w:t>
      </w:r>
      <w:r w:rsidR="00B611CA" w:rsidRPr="005712AE">
        <w:t xml:space="preserve">generation of accurately scaled spaces to </w:t>
      </w:r>
      <w:r w:rsidR="00C35116" w:rsidRPr="005712AE">
        <w:t xml:space="preserve">preserve </w:t>
      </w:r>
      <w:r w:rsidR="00076DD5" w:rsidRPr="005712AE">
        <w:t xml:space="preserve">special awareness for the user. </w:t>
      </w:r>
      <w:r w:rsidR="009C4A2B" w:rsidRPr="005712AE">
        <w:t xml:space="preserve">Using game development as a guideline, we can see that </w:t>
      </w:r>
      <w:r w:rsidR="00980FF9" w:rsidRPr="005712AE">
        <w:t>development of 3D environments is often the largest costs to development</w:t>
      </w:r>
      <w:r w:rsidR="00DE0382">
        <w:t xml:space="preserve"> </w:t>
      </w:r>
      <w:r w:rsidR="00DE0382">
        <w:fldChar w:fldCharType="begin" w:fldLock="1"/>
      </w:r>
      <w:r w:rsidR="00DE0382">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DE0382">
        <w:fldChar w:fldCharType="separate"/>
      </w:r>
      <w:r w:rsidR="00DE0382" w:rsidRPr="00DE0382">
        <w:rPr>
          <w:noProof/>
        </w:rPr>
        <w:t>[1]</w:t>
      </w:r>
      <w:r w:rsidR="00DE0382">
        <w:fldChar w:fldCharType="end"/>
      </w:r>
      <w:r w:rsidR="00DE0382">
        <w:t>.</w:t>
      </w:r>
    </w:p>
    <w:p w14:paraId="11D9E205" w14:textId="593C731E" w:rsidR="008C5C6D" w:rsidRPr="005712AE" w:rsidRDefault="00556C99" w:rsidP="00A574BC">
      <w:r w:rsidRPr="005712AE">
        <w:t xml:space="preserve">Many programmers like myself have been looking at cutting edge research papers and technologies to see if we can shorten this process down </w:t>
      </w:r>
      <w:r w:rsidR="00E763CF" w:rsidRPr="005712AE">
        <w:t>in terms of both time and money. I should mention that although I ha</w:t>
      </w:r>
      <w:r w:rsidR="00466F3E" w:rsidRPr="005712AE">
        <w:t xml:space="preserve">d and continue to focus on immersive development, this project is not just an immersive </w:t>
      </w:r>
      <w:r w:rsidR="008F2721" w:rsidRPr="005712AE">
        <w:t xml:space="preserve">opportunity however it was immersive technology that lead the way to this research so will be mentioned throughout. </w:t>
      </w:r>
    </w:p>
    <w:p w14:paraId="055A23DD" w14:textId="683A7536" w:rsidR="007F4715" w:rsidRPr="005712AE" w:rsidRDefault="007F4715" w:rsidP="00A574BC">
      <w:r w:rsidRPr="005712AE">
        <w:t xml:space="preserve">Alongside my immersive work during placement, I had </w:t>
      </w:r>
      <w:r w:rsidR="00420B96" w:rsidRPr="005712AE">
        <w:t>investigated new ML techniques such as re</w:t>
      </w:r>
      <w:r w:rsidR="006A7D19" w:rsidRPr="005712AE">
        <w:t>gional convolutional neural networks (RCNN)</w:t>
      </w:r>
      <w:r w:rsidR="00724DD8" w:rsidRPr="005712AE">
        <w:t xml:space="preserve"> and pose detection. </w:t>
      </w:r>
      <w:r w:rsidR="00EB68DA" w:rsidRPr="005712AE">
        <w:t xml:space="preserve">These techniques have </w:t>
      </w:r>
      <w:r w:rsidR="00F23221" w:rsidRPr="005712AE">
        <w:t>recently presented us (the immersive development community) with a</w:t>
      </w:r>
      <w:r w:rsidR="006B14C9" w:rsidRPr="005712AE">
        <w:t xml:space="preserve"> possible</w:t>
      </w:r>
      <w:r w:rsidR="00F23221" w:rsidRPr="005712AE">
        <w:t xml:space="preserve"> opportunity to build a pipeline that will </w:t>
      </w:r>
      <w:r w:rsidR="006B14C9" w:rsidRPr="005712AE">
        <w:t xml:space="preserve">allow us to quickly generate 3D spaces </w:t>
      </w:r>
      <w:r w:rsidR="00485496" w:rsidRPr="005712AE">
        <w:t xml:space="preserve">based on a </w:t>
      </w:r>
      <w:r w:rsidR="00F3221C" w:rsidRPr="005712AE">
        <w:t>flat</w:t>
      </w:r>
      <w:r w:rsidR="00485496" w:rsidRPr="005712AE">
        <w:t xml:space="preserve"> photograph</w:t>
      </w:r>
      <w:r w:rsidR="00F3221C" w:rsidRPr="005712AE">
        <w:t xml:space="preserve"> of a real space</w:t>
      </w:r>
      <w:r w:rsidR="00485496" w:rsidRPr="005712AE">
        <w:t>.</w:t>
      </w:r>
      <w:r w:rsidR="00241906" w:rsidRPr="005712AE">
        <w:t xml:space="preserve"> The components of this pipeline will be discussed and </w:t>
      </w:r>
      <w:r w:rsidR="000C7FDD" w:rsidRPr="005712AE">
        <w:t>developed</w:t>
      </w:r>
      <w:r w:rsidR="00241906" w:rsidRPr="005712AE">
        <w:t xml:space="preserve"> throughout the course of this report.</w:t>
      </w:r>
      <w:r w:rsidR="00260FCD" w:rsidRPr="005712AE">
        <w:t xml:space="preserve"> </w:t>
      </w:r>
    </w:p>
    <w:p w14:paraId="25AF7CF3" w14:textId="4CA30737" w:rsidR="00CD4B10" w:rsidRPr="005712AE" w:rsidRDefault="00301CB3" w:rsidP="00A574BC">
      <w:r w:rsidRPr="005712AE">
        <w:t>An area of concern for me through this project will be the scope I am looking at. Although a lot of research and examples have been done for each section</w:t>
      </w:r>
      <w:r w:rsidR="003C3E6F" w:rsidRPr="005712AE">
        <w:t xml:space="preserve"> of the pipeline, no one has so far proved they can work together. </w:t>
      </w:r>
      <w:r w:rsidR="00B00CD4" w:rsidRPr="005712AE">
        <w:t xml:space="preserve">This is </w:t>
      </w:r>
      <w:r w:rsidR="002B0A27" w:rsidRPr="005712AE">
        <w:t xml:space="preserve">hard to protect against other than making sure each section tests </w:t>
      </w:r>
      <w:r w:rsidR="00E15F00" w:rsidRPr="005712AE">
        <w:t xml:space="preserve">succeed in a vacuum before integrating them. </w:t>
      </w:r>
      <w:r w:rsidR="003C3E6F" w:rsidRPr="005712AE">
        <w:t xml:space="preserve">As well as this, each section of the pipe is very recent developments and </w:t>
      </w:r>
      <w:r w:rsidR="00A82D06" w:rsidRPr="005712AE">
        <w:t>could be unstable for use in a production environment [</w:t>
      </w:r>
      <w:r w:rsidR="00E0462F" w:rsidRPr="005712AE">
        <w:t>CORRESPONDENCE WITH DEVELOPERS]</w:t>
      </w:r>
      <w:r w:rsidR="00145097" w:rsidRPr="005712AE">
        <w:t>.</w:t>
      </w:r>
    </w:p>
    <w:p w14:paraId="2558A824" w14:textId="5CD4BE14" w:rsidR="00941A17" w:rsidRPr="005712AE" w:rsidRDefault="00941A17" w:rsidP="00A574BC">
      <w:r w:rsidRPr="005712AE">
        <w:t xml:space="preserve">This project makes use </w:t>
      </w:r>
      <w:r w:rsidR="00A84256" w:rsidRPr="005712AE">
        <w:t xml:space="preserve">of 2 major research products which have been recently released. The first is mask-RCNN which is a neural network </w:t>
      </w:r>
      <w:r w:rsidR="00FE6A5C" w:rsidRPr="005712AE">
        <w:t xml:space="preserve">project which allows us to quickly develop an RCNN which will segment the picture a user uses. This is the component that will allow the product to recognise objects and to </w:t>
      </w:r>
      <w:r w:rsidR="00F45E16" w:rsidRPr="005712AE">
        <w:t>isolate them from the picture</w:t>
      </w:r>
      <w:r w:rsidR="00FE6A5C" w:rsidRPr="005712AE">
        <w:t xml:space="preserve">. </w:t>
      </w:r>
      <w:r w:rsidR="00B57C11" w:rsidRPr="005712AE">
        <w:t xml:space="preserve">This software </w:t>
      </w:r>
      <w:r w:rsidR="00CE5DA1" w:rsidRPr="005712AE">
        <w:t>component has been developed by Matterport and open sourced</w:t>
      </w:r>
      <w:r w:rsidR="00530612" w:rsidRPr="005712AE">
        <w:t xml:space="preserve"> under the MIT </w:t>
      </w:r>
      <w:r w:rsidR="00E0128C" w:rsidRPr="005712AE">
        <w:t>License allowing open use of the software.</w:t>
      </w:r>
    </w:p>
    <w:p w14:paraId="688CE240" w14:textId="7FD3D37D" w:rsidR="00C87F85" w:rsidRDefault="00C87F85" w:rsidP="00A574BC">
      <w:r w:rsidRPr="005712AE">
        <w:t xml:space="preserve">The second major component to be used in the product </w:t>
      </w:r>
      <w:r w:rsidR="001E3E82" w:rsidRPr="005712AE">
        <w:t xml:space="preserve">is the recently published </w:t>
      </w:r>
      <w:proofErr w:type="spellStart"/>
      <w:r w:rsidR="001E3E82" w:rsidRPr="005712AE">
        <w:t>KeypointNet</w:t>
      </w:r>
      <w:proofErr w:type="spellEnd"/>
      <w:r w:rsidR="001E3E82" w:rsidRPr="005712AE">
        <w:t xml:space="preserve"> project. This software allows for the detection of object pose </w:t>
      </w:r>
      <w:r w:rsidR="00DA1036" w:rsidRPr="005712AE">
        <w:t xml:space="preserve">within the user’s image. This section will be placed after </w:t>
      </w:r>
      <w:r w:rsidR="006637BA" w:rsidRPr="005712AE">
        <w:t xml:space="preserve">mask-RCNN to reduce any error within the detection of each object’s relative pose. </w:t>
      </w:r>
      <w:r w:rsidR="00DD5F1B" w:rsidRPr="005712AE">
        <w:t xml:space="preserve">This research </w:t>
      </w:r>
      <w:r w:rsidR="00B45ACE" w:rsidRPr="005712AE">
        <w:t xml:space="preserve">product was developed by Google AI and released under the apache license. </w:t>
      </w:r>
      <w:r w:rsidR="00CD2518" w:rsidRPr="005712AE">
        <w:t xml:space="preserve">The reason I have chosen this product is to speed up the addition of future objects to recognise. The </w:t>
      </w:r>
      <w:proofErr w:type="spellStart"/>
      <w:r w:rsidR="003103AE" w:rsidRPr="005712AE">
        <w:t>KeypointNet</w:t>
      </w:r>
      <w:proofErr w:type="spellEnd"/>
      <w:r w:rsidR="003103AE" w:rsidRPr="005712AE">
        <w:t xml:space="preserve"> shows that it does not need user defined </w:t>
      </w:r>
      <w:proofErr w:type="spellStart"/>
      <w:r w:rsidR="003103AE" w:rsidRPr="005712AE">
        <w:t>keypoints</w:t>
      </w:r>
      <w:proofErr w:type="spellEnd"/>
      <w:r w:rsidR="003103AE" w:rsidRPr="005712AE">
        <w:t xml:space="preserve"> to generate </w:t>
      </w:r>
      <w:r w:rsidR="00B55469" w:rsidRPr="005712AE">
        <w:t>pose models. This will be important in the future because we want to make the pipeline as easy to use as is possible.</w:t>
      </w:r>
    </w:p>
    <w:p w14:paraId="5C821F0D" w14:textId="06EE0CCB" w:rsidR="00FF75EB" w:rsidRPr="005712AE" w:rsidRDefault="00FF75EB" w:rsidP="00A574BC"/>
    <w:p w14:paraId="756D7DC4" w14:textId="65152AB2" w:rsidR="00FF75EB" w:rsidRDefault="00FF75EB" w:rsidP="00D83E93">
      <w:pPr>
        <w:pStyle w:val="Heading2"/>
      </w:pPr>
      <w:r w:rsidRPr="005712AE">
        <w:t>1.2</w:t>
      </w:r>
      <w:r w:rsidR="008661A3" w:rsidRPr="005712AE">
        <w:t xml:space="preserve"> Project Aim</w:t>
      </w:r>
    </w:p>
    <w:p w14:paraId="7813D397" w14:textId="77777777" w:rsidR="000612DA" w:rsidRPr="000612DA" w:rsidRDefault="000612DA" w:rsidP="000612DA"/>
    <w:p w14:paraId="27D9264F" w14:textId="2F68E4D0" w:rsidR="005712AE" w:rsidRDefault="00B54357" w:rsidP="00A574BC">
      <w:r w:rsidRPr="005712AE">
        <w:tab/>
        <w:t>The overall aim of this project is t</w:t>
      </w:r>
      <w:r w:rsidR="00D97632" w:rsidRPr="005712AE">
        <w:t xml:space="preserve">o release a way for us to take a single photograph and turn this into an accurate 3D space for use in simulations. </w:t>
      </w:r>
      <w:r w:rsidR="00AC21EF" w:rsidRPr="005712AE">
        <w:t xml:space="preserve">The project will in turn </w:t>
      </w:r>
      <w:r w:rsidR="004B043D" w:rsidRPr="005712AE">
        <w:t>open</w:t>
      </w:r>
      <w:r w:rsidR="00AC21EF" w:rsidRPr="005712AE">
        <w:t xml:space="preserve"> more ways for the technology community to </w:t>
      </w:r>
      <w:r w:rsidR="005A40F6" w:rsidRPr="005712AE">
        <w:t xml:space="preserve">hasten the development of accurate 3D locations. The end project will be open sourced and released alongside a research document outlining the </w:t>
      </w:r>
      <w:r w:rsidR="00E45825" w:rsidRPr="005712AE">
        <w:t xml:space="preserve">end pipeline. </w:t>
      </w:r>
      <w:r w:rsidR="00491FEB" w:rsidRPr="005712AE">
        <w:t xml:space="preserve">The pipeline looks to take a photograph and pass this through an RCNN and </w:t>
      </w:r>
      <w:proofErr w:type="spellStart"/>
      <w:r w:rsidR="00491FEB" w:rsidRPr="005712AE">
        <w:t>tensorflow</w:t>
      </w:r>
      <w:proofErr w:type="spellEnd"/>
      <w:r w:rsidR="00491FEB" w:rsidRPr="005712AE">
        <w:t xml:space="preserve"> system </w:t>
      </w:r>
      <w:r w:rsidR="00033D4A" w:rsidRPr="005712AE">
        <w:t xml:space="preserve">hosted in the cloud and return a file which can then be used by the Unity engine to generate a </w:t>
      </w:r>
      <w:r w:rsidR="00F77FE5" w:rsidRPr="005712AE">
        <w:t>3D virtual space.</w:t>
      </w:r>
    </w:p>
    <w:p w14:paraId="2B191FF1" w14:textId="59AC0BDF" w:rsidR="00A574BC" w:rsidRDefault="00A574BC" w:rsidP="0032617F">
      <w:pPr>
        <w:ind w:firstLine="0"/>
        <w:rPr>
          <w:rFonts w:eastAsiaTheme="majorEastAsia"/>
          <w:sz w:val="28"/>
          <w:szCs w:val="32"/>
        </w:rPr>
      </w:pPr>
    </w:p>
    <w:p w14:paraId="38503D68" w14:textId="77777777" w:rsidR="000612DA" w:rsidRDefault="000612DA" w:rsidP="0032617F">
      <w:pPr>
        <w:ind w:firstLine="0"/>
        <w:rPr>
          <w:rFonts w:eastAsiaTheme="majorEastAsia"/>
          <w:sz w:val="28"/>
          <w:szCs w:val="32"/>
        </w:rPr>
      </w:pPr>
    </w:p>
    <w:p w14:paraId="7A48E7A1" w14:textId="73B1EC9C" w:rsidR="008661A3" w:rsidRDefault="00BE6847" w:rsidP="00D83E93">
      <w:pPr>
        <w:pStyle w:val="Heading2"/>
      </w:pPr>
      <w:r w:rsidRPr="005712AE">
        <w:lastRenderedPageBreak/>
        <w:t>1.3 Objectives</w:t>
      </w:r>
    </w:p>
    <w:p w14:paraId="0BCF1888" w14:textId="77777777" w:rsidR="009C1883" w:rsidRPr="009C1883" w:rsidRDefault="009C1883" w:rsidP="009C1883"/>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709"/>
        <w:gridCol w:w="6799"/>
        <w:gridCol w:w="1425"/>
        <w:gridCol w:w="1523"/>
      </w:tblGrid>
      <w:tr w:rsidR="00DB7D8B" w14:paraId="516EFBB7" w14:textId="02BB8835" w:rsidTr="00402C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D58DF79" w14:textId="628BBD49" w:rsidR="00DB7D8B" w:rsidRDefault="00DB7D8B" w:rsidP="00CA27A5">
            <w:pPr>
              <w:ind w:firstLine="0"/>
              <w:jc w:val="center"/>
            </w:pPr>
            <w:r>
              <w:t>ID</w:t>
            </w:r>
          </w:p>
        </w:tc>
        <w:tc>
          <w:tcPr>
            <w:tcW w:w="6799" w:type="dxa"/>
          </w:tcPr>
          <w:p w14:paraId="6581FA39" w14:textId="15676459" w:rsidR="00DB7D8B" w:rsidRDefault="00DB7D8B" w:rsidP="00DB7D8B">
            <w:pPr>
              <w:ind w:firstLine="0"/>
              <w:cnfStyle w:val="100000000000" w:firstRow="1" w:lastRow="0" w:firstColumn="0" w:lastColumn="0" w:oddVBand="0" w:evenVBand="0" w:oddHBand="0" w:evenHBand="0" w:firstRowFirstColumn="0" w:firstRowLastColumn="0" w:lastRowFirstColumn="0" w:lastRowLastColumn="0"/>
            </w:pPr>
            <w:r>
              <w:t>Objective</w:t>
            </w:r>
          </w:p>
        </w:tc>
        <w:tc>
          <w:tcPr>
            <w:tcW w:w="1425" w:type="dxa"/>
          </w:tcPr>
          <w:p w14:paraId="466951AC" w14:textId="2F805974"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c>
          <w:tcPr>
            <w:tcW w:w="1523" w:type="dxa"/>
          </w:tcPr>
          <w:p w14:paraId="6F651412" w14:textId="32D380A3" w:rsidR="00DB7D8B" w:rsidRDefault="00DB7D8B" w:rsidP="006327E4">
            <w:pPr>
              <w:ind w:firstLine="0"/>
              <w:jc w:val="center"/>
              <w:cnfStyle w:val="100000000000" w:firstRow="1" w:lastRow="0" w:firstColumn="0" w:lastColumn="0" w:oddVBand="0" w:evenVBand="0" w:oddHBand="0" w:evenHBand="0" w:firstRowFirstColumn="0" w:firstRowLastColumn="0" w:lastRowFirstColumn="0" w:lastRowLastColumn="0"/>
            </w:pPr>
            <w:r>
              <w:t>Achieved S1</w:t>
            </w:r>
          </w:p>
        </w:tc>
      </w:tr>
      <w:tr w:rsidR="00402CF4" w14:paraId="5094E0BF" w14:textId="7DE59F4A"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29BB7938" w14:textId="60FBC55D" w:rsidR="00A52EA7" w:rsidRDefault="00070FCD" w:rsidP="00CA27A5">
            <w:pPr>
              <w:ind w:firstLine="0"/>
              <w:jc w:val="center"/>
            </w:pPr>
            <w:r>
              <w:t>01</w:t>
            </w:r>
          </w:p>
        </w:tc>
        <w:tc>
          <w:tcPr>
            <w:tcW w:w="6799" w:type="dxa"/>
          </w:tcPr>
          <w:p w14:paraId="182615BD" w14:textId="6A5704D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rsidRPr="00070FCD">
              <w:t>Input a picture from any camera source into system</w:t>
            </w:r>
          </w:p>
        </w:tc>
        <w:tc>
          <w:tcPr>
            <w:tcW w:w="1425" w:type="dxa"/>
          </w:tcPr>
          <w:p w14:paraId="081CB693" w14:textId="0506BF0D"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6D1CC8D9" w14:textId="1EB938B5"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29B9FAF4" w14:textId="41F9E928" w:rsidTr="00402CF4">
        <w:tc>
          <w:tcPr>
            <w:cnfStyle w:val="001000000000" w:firstRow="0" w:lastRow="0" w:firstColumn="1" w:lastColumn="0" w:oddVBand="0" w:evenVBand="0" w:oddHBand="0" w:evenHBand="0" w:firstRowFirstColumn="0" w:firstRowLastColumn="0" w:lastRowFirstColumn="0" w:lastRowLastColumn="0"/>
            <w:tcW w:w="709" w:type="dxa"/>
          </w:tcPr>
          <w:p w14:paraId="7A7ED3D4" w14:textId="0C35D01A" w:rsidR="00A52EA7" w:rsidRDefault="00070FCD" w:rsidP="00CA27A5">
            <w:pPr>
              <w:ind w:firstLine="0"/>
              <w:jc w:val="center"/>
            </w:pPr>
            <w:r>
              <w:t>02</w:t>
            </w:r>
          </w:p>
        </w:tc>
        <w:tc>
          <w:tcPr>
            <w:tcW w:w="6799" w:type="dxa"/>
          </w:tcPr>
          <w:p w14:paraId="6E91610D" w14:textId="68ABAAFD"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UI built within the unity engine</w:t>
            </w:r>
          </w:p>
        </w:tc>
        <w:tc>
          <w:tcPr>
            <w:tcW w:w="1425" w:type="dxa"/>
          </w:tcPr>
          <w:p w14:paraId="5A45256F" w14:textId="5D90B95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2B726FE2" w14:textId="42C13904"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6D659FE1" w14:textId="190081F6"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EDD1E22" w14:textId="4AB97BAD" w:rsidR="00A52EA7" w:rsidRDefault="00070FCD" w:rsidP="00CA27A5">
            <w:pPr>
              <w:ind w:firstLine="0"/>
              <w:jc w:val="center"/>
            </w:pPr>
            <w:r>
              <w:t>03</w:t>
            </w:r>
          </w:p>
        </w:tc>
        <w:tc>
          <w:tcPr>
            <w:tcW w:w="6799" w:type="dxa"/>
          </w:tcPr>
          <w:p w14:paraId="63D9E0BB" w14:textId="04C502F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Single object recognition from picture</w:t>
            </w:r>
          </w:p>
        </w:tc>
        <w:tc>
          <w:tcPr>
            <w:tcW w:w="1425" w:type="dxa"/>
          </w:tcPr>
          <w:p w14:paraId="388F52BB" w14:textId="1422A6EE"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438673D6" w14:textId="09B5305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5033A5D" w14:textId="5E7F310A" w:rsidTr="00402CF4">
        <w:tc>
          <w:tcPr>
            <w:cnfStyle w:val="001000000000" w:firstRow="0" w:lastRow="0" w:firstColumn="1" w:lastColumn="0" w:oddVBand="0" w:evenVBand="0" w:oddHBand="0" w:evenHBand="0" w:firstRowFirstColumn="0" w:firstRowLastColumn="0" w:lastRowFirstColumn="0" w:lastRowLastColumn="0"/>
            <w:tcW w:w="709" w:type="dxa"/>
          </w:tcPr>
          <w:p w14:paraId="6EB373AC" w14:textId="0D7B083D" w:rsidR="00A52EA7" w:rsidRDefault="00070FCD" w:rsidP="00CA27A5">
            <w:pPr>
              <w:ind w:firstLine="0"/>
              <w:jc w:val="center"/>
            </w:pPr>
            <w:r>
              <w:t>04</w:t>
            </w:r>
          </w:p>
        </w:tc>
        <w:tc>
          <w:tcPr>
            <w:tcW w:w="6799" w:type="dxa"/>
          </w:tcPr>
          <w:p w14:paraId="75696DEA" w14:textId="68AB62D5"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Isolate the desired object from a complex picture</w:t>
            </w:r>
          </w:p>
        </w:tc>
        <w:tc>
          <w:tcPr>
            <w:tcW w:w="1425" w:type="dxa"/>
          </w:tcPr>
          <w:p w14:paraId="68AAA184" w14:textId="106AC30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5089318F" w14:textId="070B2915"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3E68B27" w14:textId="58C2E1F9"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17E2F3D4" w14:textId="775D8C86" w:rsidR="00A52EA7" w:rsidRDefault="00070FCD" w:rsidP="00CA27A5">
            <w:pPr>
              <w:ind w:firstLine="0"/>
              <w:jc w:val="center"/>
            </w:pPr>
            <w:r>
              <w:t>05</w:t>
            </w:r>
          </w:p>
        </w:tc>
        <w:tc>
          <w:tcPr>
            <w:tcW w:w="6799" w:type="dxa"/>
          </w:tcPr>
          <w:p w14:paraId="78B0D12C" w14:textId="44C08D8E"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Recognise the depth of object in relation to the camera</w:t>
            </w:r>
          </w:p>
        </w:tc>
        <w:tc>
          <w:tcPr>
            <w:tcW w:w="1425" w:type="dxa"/>
          </w:tcPr>
          <w:p w14:paraId="325577ED" w14:textId="6AC84006"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4763E918" w14:textId="5233D11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A52EA7" w14:paraId="7984EEBD" w14:textId="4A9FA4F3" w:rsidTr="00402CF4">
        <w:tc>
          <w:tcPr>
            <w:cnfStyle w:val="001000000000" w:firstRow="0" w:lastRow="0" w:firstColumn="1" w:lastColumn="0" w:oddVBand="0" w:evenVBand="0" w:oddHBand="0" w:evenHBand="0" w:firstRowFirstColumn="0" w:firstRowLastColumn="0" w:lastRowFirstColumn="0" w:lastRowLastColumn="0"/>
            <w:tcW w:w="709" w:type="dxa"/>
          </w:tcPr>
          <w:p w14:paraId="0E7518A9" w14:textId="71F56961" w:rsidR="00A52EA7" w:rsidRDefault="00070FCD" w:rsidP="00CA27A5">
            <w:pPr>
              <w:ind w:firstLine="0"/>
              <w:jc w:val="center"/>
            </w:pPr>
            <w:r>
              <w:t>06</w:t>
            </w:r>
          </w:p>
        </w:tc>
        <w:tc>
          <w:tcPr>
            <w:tcW w:w="6799" w:type="dxa"/>
          </w:tcPr>
          <w:p w14:paraId="3D3FB56E" w14:textId="5A3C96B7" w:rsidR="00A52EA7" w:rsidRDefault="00070FCD" w:rsidP="000C4028">
            <w:pPr>
              <w:ind w:firstLine="0"/>
              <w:cnfStyle w:val="000000000000" w:firstRow="0" w:lastRow="0" w:firstColumn="0" w:lastColumn="0" w:oddVBand="0" w:evenVBand="0" w:oddHBand="0" w:evenHBand="0" w:firstRowFirstColumn="0" w:firstRowLastColumn="0" w:lastRowFirstColumn="0" w:lastRowLastColumn="0"/>
            </w:pPr>
            <w:r>
              <w:t>Recognise the global rotation of desired object</w:t>
            </w:r>
          </w:p>
        </w:tc>
        <w:tc>
          <w:tcPr>
            <w:tcW w:w="1425" w:type="dxa"/>
          </w:tcPr>
          <w:p w14:paraId="502012FA" w14:textId="1F4D22A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6987E899" w14:textId="28E822C3" w:rsidR="00A52EA7"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402CF4" w14:paraId="1855FC37" w14:textId="64FAD0CB"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7BC7B467" w14:textId="094FDABC" w:rsidR="00A52EA7" w:rsidRDefault="00070FCD" w:rsidP="00CA27A5">
            <w:pPr>
              <w:ind w:firstLine="0"/>
              <w:jc w:val="center"/>
            </w:pPr>
            <w:r>
              <w:t>07</w:t>
            </w:r>
          </w:p>
        </w:tc>
        <w:tc>
          <w:tcPr>
            <w:tcW w:w="6799" w:type="dxa"/>
          </w:tcPr>
          <w:p w14:paraId="3760DB6A" w14:textId="1CC8A5CC" w:rsidR="00A52EA7" w:rsidRDefault="00070FCD" w:rsidP="000C4028">
            <w:pPr>
              <w:ind w:firstLine="0"/>
              <w:cnfStyle w:val="000000100000" w:firstRow="0" w:lastRow="0" w:firstColumn="0" w:lastColumn="0" w:oddVBand="0" w:evenVBand="0" w:oddHBand="1" w:evenHBand="0" w:firstRowFirstColumn="0" w:firstRowLastColumn="0" w:lastRowFirstColumn="0" w:lastRowLastColumn="0"/>
            </w:pPr>
            <w:r>
              <w:t>Output position, rotation, and depth of object in relation to camera</w:t>
            </w:r>
          </w:p>
        </w:tc>
        <w:tc>
          <w:tcPr>
            <w:tcW w:w="1425" w:type="dxa"/>
          </w:tcPr>
          <w:p w14:paraId="19CE3F10" w14:textId="6D3695D0"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0528E65F" w14:textId="6C8A6569" w:rsidR="00A52EA7"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070FCD" w14:paraId="5C7E422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7CBB7BB2" w14:textId="50A2FAE6" w:rsidR="00070FCD" w:rsidRDefault="00070FCD" w:rsidP="00CA27A5">
            <w:pPr>
              <w:ind w:firstLine="0"/>
              <w:jc w:val="center"/>
            </w:pPr>
            <w:r>
              <w:t>08</w:t>
            </w:r>
          </w:p>
        </w:tc>
        <w:tc>
          <w:tcPr>
            <w:tcW w:w="6799" w:type="dxa"/>
          </w:tcPr>
          <w:p w14:paraId="3F85507A" w14:textId="5685CFD2" w:rsidR="00070FCD" w:rsidRDefault="00070FCD" w:rsidP="000C4028">
            <w:pPr>
              <w:ind w:firstLine="0"/>
              <w:cnfStyle w:val="000000000000" w:firstRow="0" w:lastRow="0" w:firstColumn="0" w:lastColumn="0" w:oddVBand="0" w:evenVBand="0" w:oddHBand="0" w:evenHBand="0" w:firstRowFirstColumn="0" w:firstRowLastColumn="0" w:lastRowFirstColumn="0" w:lastRowLastColumn="0"/>
            </w:pPr>
            <w:r>
              <w:t xml:space="preserve">Use </w:t>
            </w:r>
            <w:r w:rsidR="00272445">
              <w:t xml:space="preserve">a </w:t>
            </w:r>
            <w:r>
              <w:t xml:space="preserve">JSON </w:t>
            </w:r>
            <w:r w:rsidR="00272445">
              <w:t>structure</w:t>
            </w:r>
            <w:r>
              <w:t xml:space="preserve"> for data transfer between </w:t>
            </w:r>
            <w:r w:rsidR="00272445">
              <w:t>components</w:t>
            </w:r>
          </w:p>
        </w:tc>
        <w:tc>
          <w:tcPr>
            <w:tcW w:w="1425" w:type="dxa"/>
          </w:tcPr>
          <w:p w14:paraId="786D390D" w14:textId="621E3B28"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113294AC" w14:textId="14614D6E" w:rsidR="00070FCD"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272445" w14:paraId="1152C9E4"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5CDECCFA" w14:textId="20EAC854" w:rsidR="00272445" w:rsidRDefault="00272445" w:rsidP="00CA27A5">
            <w:pPr>
              <w:ind w:firstLine="0"/>
              <w:jc w:val="center"/>
            </w:pPr>
            <w:r>
              <w:t>09</w:t>
            </w:r>
          </w:p>
        </w:tc>
        <w:tc>
          <w:tcPr>
            <w:tcW w:w="6799" w:type="dxa"/>
          </w:tcPr>
          <w:p w14:paraId="6A6A8CCD" w14:textId="77E6FA9C" w:rsidR="00272445" w:rsidRDefault="00272445" w:rsidP="000C4028">
            <w:pPr>
              <w:ind w:firstLine="0"/>
              <w:cnfStyle w:val="000000100000" w:firstRow="0" w:lastRow="0" w:firstColumn="0" w:lastColumn="0" w:oddVBand="0" w:evenVBand="0" w:oddHBand="1" w:evenHBand="0" w:firstRowFirstColumn="0" w:firstRowLastColumn="0" w:lastRowFirstColumn="0" w:lastRowLastColumn="0"/>
            </w:pPr>
            <w:r>
              <w:t xml:space="preserve">Build API to </w:t>
            </w:r>
            <w:r w:rsidR="00CD4524">
              <w:t>allow the application to offload processing of image</w:t>
            </w:r>
          </w:p>
        </w:tc>
        <w:tc>
          <w:tcPr>
            <w:tcW w:w="1425" w:type="dxa"/>
          </w:tcPr>
          <w:p w14:paraId="14A88997" w14:textId="3CD04B44"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20B315A9" w14:textId="73E4382B" w:rsidR="00272445"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CD4524" w14:paraId="58793168"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3484C8CA" w14:textId="307A8111" w:rsidR="00CD4524" w:rsidRDefault="00CD4524" w:rsidP="00CA27A5">
            <w:pPr>
              <w:ind w:firstLine="0"/>
              <w:jc w:val="center"/>
            </w:pPr>
            <w:r>
              <w:t>10</w:t>
            </w:r>
          </w:p>
        </w:tc>
        <w:tc>
          <w:tcPr>
            <w:tcW w:w="6799" w:type="dxa"/>
          </w:tcPr>
          <w:p w14:paraId="6517BEFA" w14:textId="7534F382" w:rsidR="00CD4524" w:rsidRDefault="00CD4524" w:rsidP="000C4028">
            <w:pPr>
              <w:ind w:firstLine="0"/>
              <w:cnfStyle w:val="000000000000" w:firstRow="0" w:lastRow="0" w:firstColumn="0" w:lastColumn="0" w:oddVBand="0" w:evenVBand="0" w:oddHBand="0" w:evenHBand="0" w:firstRowFirstColumn="0" w:firstRowLastColumn="0" w:lastRowFirstColumn="0" w:lastRowLastColumn="0"/>
            </w:pPr>
            <w:r>
              <w:t>Use Azure/AWS VM</w:t>
            </w:r>
            <w:r w:rsidR="001A6FB8">
              <w:t xml:space="preserve"> with a public IP for server hosting</w:t>
            </w:r>
          </w:p>
        </w:tc>
        <w:tc>
          <w:tcPr>
            <w:tcW w:w="1425" w:type="dxa"/>
          </w:tcPr>
          <w:p w14:paraId="5B06759A" w14:textId="1DE45276"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21DA8DA8" w14:textId="154BC734" w:rsidR="00CD4524"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1A6FB8" w14:paraId="58B65255"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329353EB" w14:textId="3091C72B" w:rsidR="001A6FB8" w:rsidRDefault="001A6FB8" w:rsidP="00CA27A5">
            <w:pPr>
              <w:ind w:firstLine="0"/>
              <w:jc w:val="center"/>
            </w:pPr>
            <w:r>
              <w:t>11</w:t>
            </w:r>
          </w:p>
        </w:tc>
        <w:tc>
          <w:tcPr>
            <w:tcW w:w="6799" w:type="dxa"/>
          </w:tcPr>
          <w:p w14:paraId="590719CA" w14:textId="7CD1C321" w:rsidR="001A6FB8" w:rsidRDefault="001A6FB8" w:rsidP="000C4028">
            <w:pPr>
              <w:ind w:firstLine="0"/>
              <w:cnfStyle w:val="000000100000" w:firstRow="0" w:lastRow="0" w:firstColumn="0" w:lastColumn="0" w:oddVBand="0" w:evenVBand="0" w:oddHBand="1" w:evenHBand="0" w:firstRowFirstColumn="0" w:firstRowLastColumn="0" w:lastRowFirstColumn="0" w:lastRowLastColumn="0"/>
            </w:pPr>
            <w:r>
              <w:t>Offload ML model training to the cloud</w:t>
            </w:r>
          </w:p>
        </w:tc>
        <w:tc>
          <w:tcPr>
            <w:tcW w:w="1425" w:type="dxa"/>
          </w:tcPr>
          <w:p w14:paraId="007535CD" w14:textId="5B3C3BC7"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2B9D9DAA" w14:textId="1725D9DA" w:rsidR="001A6FB8"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1A6FB8" w14:paraId="12F0AA63"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1373933A" w14:textId="705018AA" w:rsidR="001A6FB8" w:rsidRDefault="001A6FB8" w:rsidP="00CA27A5">
            <w:pPr>
              <w:ind w:firstLine="0"/>
              <w:jc w:val="center"/>
            </w:pPr>
            <w:r>
              <w:t>12</w:t>
            </w:r>
          </w:p>
        </w:tc>
        <w:tc>
          <w:tcPr>
            <w:tcW w:w="6799" w:type="dxa"/>
          </w:tcPr>
          <w:p w14:paraId="53E3C780" w14:textId="04E94156" w:rsidR="001A6FB8" w:rsidRDefault="001A6FB8" w:rsidP="000C4028">
            <w:pPr>
              <w:ind w:firstLine="0"/>
              <w:cnfStyle w:val="000000000000" w:firstRow="0" w:lastRow="0" w:firstColumn="0" w:lastColumn="0" w:oddVBand="0" w:evenVBand="0" w:oddHBand="0" w:evenHBand="0" w:firstRowFirstColumn="0" w:firstRowLastColumn="0" w:lastRowFirstColumn="0" w:lastRowLastColumn="0"/>
            </w:pPr>
            <w:r>
              <w:t>Generate 3D scene from JSON structure</w:t>
            </w:r>
            <w:r w:rsidR="009C1883">
              <w:t xml:space="preserve"> output by API</w:t>
            </w:r>
          </w:p>
        </w:tc>
        <w:tc>
          <w:tcPr>
            <w:tcW w:w="1425" w:type="dxa"/>
          </w:tcPr>
          <w:p w14:paraId="64695283" w14:textId="30CE2300"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378F63B3" w14:textId="2223505F" w:rsidR="001A6FB8"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r w:rsidR="009C1883" w14:paraId="61A2A7C8" w14:textId="77777777" w:rsidTr="00402C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9" w:type="dxa"/>
          </w:tcPr>
          <w:p w14:paraId="4A345FCD" w14:textId="31048752" w:rsidR="009C1883" w:rsidRDefault="009C1883" w:rsidP="00CA27A5">
            <w:pPr>
              <w:ind w:firstLine="0"/>
              <w:jc w:val="center"/>
            </w:pPr>
            <w:r>
              <w:t>13</w:t>
            </w:r>
          </w:p>
        </w:tc>
        <w:tc>
          <w:tcPr>
            <w:tcW w:w="6799" w:type="dxa"/>
          </w:tcPr>
          <w:p w14:paraId="564C15E9" w14:textId="4E1B7CD8" w:rsidR="009C1883" w:rsidRDefault="009C1883" w:rsidP="000C4028">
            <w:pPr>
              <w:ind w:firstLine="0"/>
              <w:cnfStyle w:val="000000100000" w:firstRow="0" w:lastRow="0" w:firstColumn="0" w:lastColumn="0" w:oddVBand="0" w:evenVBand="0" w:oddHBand="1" w:evenHBand="0" w:firstRowFirstColumn="0" w:firstRowLastColumn="0" w:lastRowFirstColumn="0" w:lastRowLastColumn="0"/>
            </w:pPr>
            <w:r>
              <w:t>Create a selection of models to substitute for objects in 3D scene</w:t>
            </w:r>
          </w:p>
        </w:tc>
        <w:tc>
          <w:tcPr>
            <w:tcW w:w="1425" w:type="dxa"/>
          </w:tcPr>
          <w:p w14:paraId="3FF16EB3" w14:textId="6F218B71"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c>
          <w:tcPr>
            <w:tcW w:w="1523" w:type="dxa"/>
          </w:tcPr>
          <w:p w14:paraId="2C30A7D0" w14:textId="3FCF0DA0" w:rsidR="009C1883" w:rsidRDefault="006327E4" w:rsidP="006327E4">
            <w:pPr>
              <w:ind w:firstLine="0"/>
              <w:jc w:val="center"/>
              <w:cnfStyle w:val="000000100000" w:firstRow="0" w:lastRow="0" w:firstColumn="0" w:lastColumn="0" w:oddVBand="0" w:evenVBand="0" w:oddHBand="1" w:evenHBand="0" w:firstRowFirstColumn="0" w:firstRowLastColumn="0" w:lastRowFirstColumn="0" w:lastRowLastColumn="0"/>
            </w:pPr>
            <w:r>
              <w:t>-</w:t>
            </w:r>
          </w:p>
        </w:tc>
      </w:tr>
      <w:tr w:rsidR="009C1883" w14:paraId="0AB703E1" w14:textId="77777777" w:rsidTr="00402CF4">
        <w:tc>
          <w:tcPr>
            <w:cnfStyle w:val="001000000000" w:firstRow="0" w:lastRow="0" w:firstColumn="1" w:lastColumn="0" w:oddVBand="0" w:evenVBand="0" w:oddHBand="0" w:evenHBand="0" w:firstRowFirstColumn="0" w:firstRowLastColumn="0" w:lastRowFirstColumn="0" w:lastRowLastColumn="0"/>
            <w:tcW w:w="709" w:type="dxa"/>
          </w:tcPr>
          <w:p w14:paraId="08D046A1" w14:textId="28748E3D" w:rsidR="009C1883" w:rsidRDefault="009C1883" w:rsidP="00CA27A5">
            <w:pPr>
              <w:ind w:firstLine="0"/>
              <w:jc w:val="center"/>
            </w:pPr>
            <w:r>
              <w:t>14</w:t>
            </w:r>
          </w:p>
        </w:tc>
        <w:tc>
          <w:tcPr>
            <w:tcW w:w="6799" w:type="dxa"/>
          </w:tcPr>
          <w:p w14:paraId="39323886" w14:textId="62035DC8" w:rsidR="009C1883" w:rsidRDefault="009C1883" w:rsidP="000C4028">
            <w:pPr>
              <w:ind w:firstLine="0"/>
              <w:cnfStyle w:val="000000000000" w:firstRow="0" w:lastRow="0" w:firstColumn="0" w:lastColumn="0" w:oddVBand="0" w:evenVBand="0" w:oddHBand="0" w:evenHBand="0" w:firstRowFirstColumn="0" w:firstRowLastColumn="0" w:lastRowFirstColumn="0" w:lastRowLastColumn="0"/>
            </w:pPr>
            <w:r>
              <w:t>Organise system into single application pipeline</w:t>
            </w:r>
          </w:p>
        </w:tc>
        <w:tc>
          <w:tcPr>
            <w:tcW w:w="1425" w:type="dxa"/>
          </w:tcPr>
          <w:p w14:paraId="56AF42B2" w14:textId="74EF6316" w:rsidR="009C1883"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c>
          <w:tcPr>
            <w:tcW w:w="1523" w:type="dxa"/>
          </w:tcPr>
          <w:p w14:paraId="1C9E9496" w14:textId="054A870C" w:rsidR="009C1883" w:rsidRDefault="006327E4" w:rsidP="006327E4">
            <w:pPr>
              <w:ind w:firstLine="0"/>
              <w:jc w:val="center"/>
              <w:cnfStyle w:val="000000000000" w:firstRow="0" w:lastRow="0" w:firstColumn="0" w:lastColumn="0" w:oddVBand="0" w:evenVBand="0" w:oddHBand="0" w:evenHBand="0" w:firstRowFirstColumn="0" w:firstRowLastColumn="0" w:lastRowFirstColumn="0" w:lastRowLastColumn="0"/>
            </w:pPr>
            <w:r>
              <w:t>-</w:t>
            </w:r>
          </w:p>
        </w:tc>
      </w:tr>
    </w:tbl>
    <w:p w14:paraId="0CF139C1" w14:textId="77777777" w:rsidR="000E5E04" w:rsidRPr="005712AE" w:rsidRDefault="000E5E04" w:rsidP="009C1883">
      <w:pPr>
        <w:ind w:firstLine="0"/>
        <w:rPr>
          <w:rFonts w:eastAsiaTheme="majorEastAsia"/>
          <w:sz w:val="28"/>
          <w:szCs w:val="32"/>
        </w:rPr>
      </w:pPr>
    </w:p>
    <w:p w14:paraId="0CB4967D" w14:textId="17301ABA" w:rsidR="00F62E16" w:rsidRPr="00F62E16" w:rsidRDefault="00EC2B7B" w:rsidP="00D83E93">
      <w:pPr>
        <w:pStyle w:val="Heading1"/>
      </w:pPr>
      <w:r w:rsidRPr="005712AE">
        <w:t>2</w:t>
      </w:r>
      <w:r w:rsidR="008C5C6D" w:rsidRPr="005712AE">
        <w:t>.</w:t>
      </w:r>
      <w:r w:rsidRPr="005712AE">
        <w:t xml:space="preserve"> </w:t>
      </w:r>
      <w:r w:rsidR="00674A18" w:rsidRPr="005712AE">
        <w:t xml:space="preserve">Literature </w:t>
      </w:r>
      <w:r w:rsidR="00674A18" w:rsidRPr="00F62E16">
        <w:t>Review</w:t>
      </w:r>
    </w:p>
    <w:p w14:paraId="2BA61C3F" w14:textId="31B1B0E6" w:rsidR="00F62E16" w:rsidRDefault="00BB5A06" w:rsidP="00F62E16">
      <w:r>
        <w:t xml:space="preserve">The proposed project from the author states that using a system of interconnected ML techniques we can now </w:t>
      </w:r>
      <w:r w:rsidR="00E43718">
        <w:t xml:space="preserve">translate a single, </w:t>
      </w:r>
      <w:proofErr w:type="spellStart"/>
      <w:r w:rsidR="00E43718">
        <w:t>monoscopic</w:t>
      </w:r>
      <w:proofErr w:type="spellEnd"/>
      <w:r w:rsidR="00E43718">
        <w:t xml:space="preserve"> photograph into a fully realised 3D space. </w:t>
      </w:r>
      <w:r w:rsidR="00D456DC">
        <w:t xml:space="preserve">This comes from the author’s background in immersive technologies wherein </w:t>
      </w:r>
      <w:r w:rsidR="00740FBE">
        <w:t xml:space="preserve">the generation of accurate 3D spaces is a </w:t>
      </w:r>
      <w:r w:rsidR="008F62E4">
        <w:t xml:space="preserve">time consuming part of development </w:t>
      </w:r>
      <w:r w:rsidR="008F62E4">
        <w:fldChar w:fldCharType="begin" w:fldLock="1"/>
      </w:r>
      <w:r w:rsidR="00514EF3">
        <w:instrText>ADDIN CSL_CITATION {"citationItems":[{"id":"ITEM-1","itemData":{"ISBN":"1578202140","abstract":"The popular Postmortem column in Game Developer magazine features firsthand accounts of how some of the most important and successful games of recent years have been made. This book offers the opportunity to harvest this expertise with one volume. The editor has organized the articles by theme and added previously unpublished analysis to reveal successful management techniques. Readers learn how superstars of the game industry like Peter Molyneux and Warren Spector have dealt with the development challenges such as managing complexity, software and game design issues, schedule challenges, and changing staff needs. Postmortems from Game Developer enhances your project management skills by showcasing projects from start to finish with candid, thorough, and specific accounts of the good and bad decisions made along the way.","author":[{"dropping-particle":"","family":"Grossman","given":"Austin","non-dropping-particle":"","parse-names":false,"suffix":""}],"id":"ITEM-1","issued":{"date-parts":[["2004"]]},"title":"Postmortems from game developers","type":"book"},"uris":["http://www.mendeley.com/documents/?uuid=ea8fa617-056b-4e09-8439-567e42a0ecdb"]}],"mendeley":{"formattedCitation":"[1]","plainTextFormattedCitation":"[1]","previouslyFormattedCitation":"[1]"},"properties":{"noteIndex":0},"schema":"https://github.com/citation-style-language/schema/raw/master/csl-citation.json"}</w:instrText>
      </w:r>
      <w:r w:rsidR="008F62E4">
        <w:fldChar w:fldCharType="separate"/>
      </w:r>
      <w:r w:rsidR="008F62E4" w:rsidRPr="008F62E4">
        <w:rPr>
          <w:noProof/>
        </w:rPr>
        <w:t>[1]</w:t>
      </w:r>
      <w:r w:rsidR="008F62E4">
        <w:fldChar w:fldCharType="end"/>
      </w:r>
      <w:r w:rsidR="008F62E4">
        <w:t>.</w:t>
      </w:r>
      <w:r w:rsidR="00B06DBF">
        <w:t xml:space="preserve"> As such, this is a key point in which </w:t>
      </w:r>
      <w:r w:rsidR="005707EA">
        <w:t>the author believes that can be improved to become more efficient.</w:t>
      </w:r>
    </w:p>
    <w:p w14:paraId="62D3FFD0" w14:textId="59F41FC8" w:rsidR="005707EA" w:rsidRDefault="005707EA" w:rsidP="00F62E16">
      <w:r>
        <w:t xml:space="preserve">The author has proposed the use of </w:t>
      </w:r>
      <w:r w:rsidR="001215BF">
        <w:t>two key ML technologies that have been developed recently:</w:t>
      </w:r>
    </w:p>
    <w:p w14:paraId="0C517363" w14:textId="57CF399A" w:rsidR="001215BF" w:rsidRDefault="001215BF" w:rsidP="001215BF">
      <w:pPr>
        <w:pStyle w:val="ListParagraph"/>
        <w:numPr>
          <w:ilvl w:val="0"/>
          <w:numId w:val="8"/>
        </w:numPr>
      </w:pPr>
      <w:r>
        <w:t>R-CNN</w:t>
      </w:r>
    </w:p>
    <w:p w14:paraId="43E1B178" w14:textId="1676A394" w:rsidR="001215BF" w:rsidRDefault="001215BF" w:rsidP="001215BF">
      <w:pPr>
        <w:pStyle w:val="ListParagraph"/>
        <w:numPr>
          <w:ilvl w:val="0"/>
          <w:numId w:val="8"/>
        </w:numPr>
      </w:pPr>
      <w:r>
        <w:t>Pose detection</w:t>
      </w:r>
    </w:p>
    <w:p w14:paraId="1BEC55FE" w14:textId="77777777" w:rsidR="00BE199E" w:rsidRDefault="001215BF" w:rsidP="00BE199E">
      <w:proofErr w:type="gramStart"/>
      <w:r>
        <w:t>Both of the above</w:t>
      </w:r>
      <w:proofErr w:type="gramEnd"/>
      <w:r>
        <w:t xml:space="preserve"> technologies </w:t>
      </w:r>
      <w:r w:rsidR="00BF14B5">
        <w:t xml:space="preserve">are still </w:t>
      </w:r>
      <w:r w:rsidR="00013778">
        <w:t>recent and are constantly evolving. The first of the two</w:t>
      </w:r>
      <w:r w:rsidR="006D6907">
        <w:t xml:space="preserve"> (R-CNN) is a system to use convolutional neural networks to recognise objects in a p</w:t>
      </w:r>
      <w:r w:rsidR="00514EF3">
        <w:t xml:space="preserve">hotograph through semantic segmentation </w:t>
      </w:r>
      <w:r w:rsidR="00514EF3">
        <w:fldChar w:fldCharType="begin" w:fldLock="1"/>
      </w:r>
      <w:r w:rsidR="00514EF3">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2]","plainTextFormattedCitation":"[2]"},"properties":{"noteIndex":0},"schema":"https://github.com/citation-style-language/schema/raw/master/csl-citation.json"}</w:instrText>
      </w:r>
      <w:r w:rsidR="00514EF3">
        <w:fldChar w:fldCharType="separate"/>
      </w:r>
      <w:r w:rsidR="00514EF3" w:rsidRPr="00514EF3">
        <w:rPr>
          <w:noProof/>
        </w:rPr>
        <w:t>[2]</w:t>
      </w:r>
      <w:r w:rsidR="00514EF3">
        <w:fldChar w:fldCharType="end"/>
      </w:r>
      <w:r w:rsidR="00514EF3">
        <w:t xml:space="preserve">. </w:t>
      </w:r>
      <w:r w:rsidR="002C2285">
        <w:t xml:space="preserve">This system has evolved several times in the previous few years to become a powerful tool for </w:t>
      </w:r>
      <w:r w:rsidR="0027494D">
        <w:t xml:space="preserve">software engineers. </w:t>
      </w:r>
    </w:p>
    <w:p w14:paraId="3C39CFC2" w14:textId="525C6799" w:rsidR="008C5C6D" w:rsidRPr="00BE199E" w:rsidRDefault="00BE199E" w:rsidP="00BE199E">
      <w:r>
        <w:t xml:space="preserve">The second technology </w:t>
      </w:r>
      <w:r w:rsidR="00BE22D0">
        <w:t>listed is a technology that is under constant development.</w:t>
      </w:r>
      <w:r w:rsidR="009C1B55">
        <w:t xml:space="preserve"> Pose detection is the use of </w:t>
      </w:r>
      <w:r w:rsidR="007D1369">
        <w:t xml:space="preserve">ML models to identify the “pose” </w:t>
      </w:r>
      <w:proofErr w:type="spellStart"/>
      <w:r w:rsidR="007D1369">
        <w:t>ie</w:t>
      </w:r>
      <w:proofErr w:type="spellEnd"/>
      <w:r w:rsidR="007D1369">
        <w:t>. The position</w:t>
      </w:r>
      <w:r w:rsidR="00385751">
        <w:t xml:space="preserve"> and rotation of the object(s). This technology is often focused on human poses</w:t>
      </w:r>
      <w:bookmarkStart w:id="0" w:name="_GoBack"/>
      <w:bookmarkEnd w:id="0"/>
      <w:r w:rsidR="008C5C6D" w:rsidRPr="005712AE">
        <w:br w:type="page"/>
      </w:r>
    </w:p>
    <w:p w14:paraId="2ED7364D" w14:textId="6C5CAF1E" w:rsidR="00465573" w:rsidRPr="004B4920" w:rsidRDefault="008C5C6D" w:rsidP="00D83E93">
      <w:pPr>
        <w:pStyle w:val="Heading1"/>
      </w:pPr>
      <w:r w:rsidRPr="005712AE">
        <w:lastRenderedPageBreak/>
        <w:t xml:space="preserve">3. </w:t>
      </w:r>
      <w:r w:rsidR="00CD72F6" w:rsidRPr="005712AE">
        <w:t>Project plan and Requirements Specification</w:t>
      </w:r>
    </w:p>
    <w:p w14:paraId="180B3190" w14:textId="77777777" w:rsidR="004B4920" w:rsidRDefault="004B4920" w:rsidP="00A574BC"/>
    <w:p w14:paraId="710FFF6F" w14:textId="65EEA054" w:rsidR="008C5C6D" w:rsidRDefault="00465573" w:rsidP="00A574BC">
      <w:r>
        <w:t>This section</w:t>
      </w:r>
      <w:r w:rsidR="004B4920">
        <w:t xml:space="preserve"> outlines the initial project planning stages a</w:t>
      </w:r>
      <w:r w:rsidR="000812E2">
        <w:t>s well as justification for requirements gathering methodology and initial specification. As the product is a work in progress, some of the initial requirements may change through the product lifecyc</w:t>
      </w:r>
      <w:r w:rsidR="00804447">
        <w:t>le.</w:t>
      </w:r>
    </w:p>
    <w:p w14:paraId="0E89B55F" w14:textId="33E7E98C" w:rsidR="006B6113" w:rsidRDefault="006B6113" w:rsidP="00A574BC"/>
    <w:p w14:paraId="62F75E46" w14:textId="6C8A4247" w:rsidR="006B6113" w:rsidRDefault="006B6113" w:rsidP="00D83E93">
      <w:pPr>
        <w:pStyle w:val="Heading2"/>
      </w:pPr>
      <w:r>
        <w:t>3.1 Stakeholder Identification</w:t>
      </w:r>
    </w:p>
    <w:p w14:paraId="0F1D8652" w14:textId="60F358A6" w:rsidR="006B6113" w:rsidRDefault="006B6113" w:rsidP="006B6113"/>
    <w:p w14:paraId="729CCF83" w14:textId="714504FD" w:rsidR="003B4313" w:rsidRDefault="00E56894" w:rsidP="006B6113">
      <w:r>
        <w:t>This project, just like all others has 2 kinds of stakeholders: direct and in</w:t>
      </w:r>
      <w:r w:rsidR="00B60536">
        <w:t>direct. The direct stakeholders are those closest to the project where the indirect are possible end users. Th</w:t>
      </w:r>
      <w:r w:rsidR="00875EBB">
        <w:t xml:space="preserve">e proposed project however, is research focused and as such the main goal of the project is to further the </w:t>
      </w:r>
      <w:r w:rsidR="00696F4D">
        <w:t xml:space="preserve">development of 2D recognition technology using recent advances in the field of machine learning. </w:t>
      </w:r>
      <w:r w:rsidR="008C14EF">
        <w:t>It is because of this, that the main stakeholder listed is the author of this report. All other stakeholders are indirect. These are listed in the table below.</w:t>
      </w:r>
    </w:p>
    <w:p w14:paraId="7FDD424F" w14:textId="6645E02F" w:rsidR="00C6165C" w:rsidRDefault="00C6165C" w:rsidP="006B6113"/>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22"/>
        <w:gridCol w:w="2976"/>
        <w:gridCol w:w="3261"/>
      </w:tblGrid>
      <w:tr w:rsidR="00C6165C" w14:paraId="1F5167BE" w14:textId="77777777" w:rsidTr="008627E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646F216D" w14:textId="5882818F" w:rsidR="00C6165C" w:rsidRDefault="000C2144" w:rsidP="006B6113">
            <w:pPr>
              <w:ind w:firstLine="0"/>
            </w:pPr>
            <w:r>
              <w:t>Stakeholder ID</w:t>
            </w:r>
          </w:p>
        </w:tc>
        <w:tc>
          <w:tcPr>
            <w:tcW w:w="2976" w:type="dxa"/>
          </w:tcPr>
          <w:p w14:paraId="16623C40" w14:textId="0A968D51"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Name</w:t>
            </w:r>
          </w:p>
        </w:tc>
        <w:tc>
          <w:tcPr>
            <w:tcW w:w="3261" w:type="dxa"/>
          </w:tcPr>
          <w:p w14:paraId="51AE1B12" w14:textId="20D42450" w:rsidR="00C6165C" w:rsidRDefault="000C2144" w:rsidP="006B6113">
            <w:pPr>
              <w:ind w:firstLine="0"/>
              <w:cnfStyle w:val="100000000000" w:firstRow="1" w:lastRow="0" w:firstColumn="0" w:lastColumn="0" w:oddVBand="0" w:evenVBand="0" w:oddHBand="0" w:evenHBand="0" w:firstRowFirstColumn="0" w:firstRowLastColumn="0" w:lastRowFirstColumn="0" w:lastRowLastColumn="0"/>
            </w:pPr>
            <w:r>
              <w:t>Role</w:t>
            </w:r>
          </w:p>
        </w:tc>
      </w:tr>
      <w:tr w:rsidR="00C6165C" w14:paraId="67CEBFC5"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1105B493" w14:textId="74D07A87" w:rsidR="00C6165C" w:rsidRDefault="000C2144" w:rsidP="00FC5926">
            <w:pPr>
              <w:ind w:firstLine="0"/>
              <w:jc w:val="center"/>
            </w:pPr>
            <w:r>
              <w:t>D01</w:t>
            </w:r>
          </w:p>
        </w:tc>
        <w:tc>
          <w:tcPr>
            <w:tcW w:w="2976" w:type="dxa"/>
          </w:tcPr>
          <w:p w14:paraId="22ED28FF" w14:textId="0EA53525"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Adam Grimley</w:t>
            </w:r>
          </w:p>
        </w:tc>
        <w:tc>
          <w:tcPr>
            <w:tcW w:w="3261" w:type="dxa"/>
          </w:tcPr>
          <w:p w14:paraId="7F4A7DF3" w14:textId="1B5A4916" w:rsidR="00C6165C" w:rsidRDefault="000C2144" w:rsidP="006B6113">
            <w:pPr>
              <w:ind w:firstLine="0"/>
              <w:cnfStyle w:val="000000100000" w:firstRow="0" w:lastRow="0" w:firstColumn="0" w:lastColumn="0" w:oddVBand="0" w:evenVBand="0" w:oddHBand="1" w:evenHBand="0" w:firstRowFirstColumn="0" w:firstRowLastColumn="0" w:lastRowFirstColumn="0" w:lastRowLastColumn="0"/>
            </w:pPr>
            <w:r>
              <w:t>Developer / Author</w:t>
            </w:r>
          </w:p>
        </w:tc>
      </w:tr>
      <w:tr w:rsidR="00C6165C" w14:paraId="7CE83CAE"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19FE95F" w14:textId="2DA84D89" w:rsidR="00C6165C" w:rsidRDefault="000C2144" w:rsidP="00FC5926">
            <w:pPr>
              <w:ind w:firstLine="0"/>
              <w:jc w:val="center"/>
            </w:pPr>
            <w:r>
              <w:t>I01</w:t>
            </w:r>
          </w:p>
        </w:tc>
        <w:tc>
          <w:tcPr>
            <w:tcW w:w="2976" w:type="dxa"/>
          </w:tcPr>
          <w:p w14:paraId="6EC89E33" w14:textId="0CF3DB59"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Dr Gaye Lightbody</w:t>
            </w:r>
          </w:p>
        </w:tc>
        <w:tc>
          <w:tcPr>
            <w:tcW w:w="3261" w:type="dxa"/>
          </w:tcPr>
          <w:p w14:paraId="216A0FAE" w14:textId="42BC742B" w:rsidR="00C6165C" w:rsidRDefault="000C2144" w:rsidP="006B6113">
            <w:pPr>
              <w:ind w:firstLine="0"/>
              <w:cnfStyle w:val="000000000000" w:firstRow="0" w:lastRow="0" w:firstColumn="0" w:lastColumn="0" w:oddVBand="0" w:evenVBand="0" w:oddHBand="0" w:evenHBand="0" w:firstRowFirstColumn="0" w:firstRowLastColumn="0" w:lastRowFirstColumn="0" w:lastRowLastColumn="0"/>
            </w:pPr>
            <w:r>
              <w:t>Mentor / Advisor</w:t>
            </w:r>
          </w:p>
        </w:tc>
      </w:tr>
      <w:tr w:rsidR="00C6165C" w14:paraId="7CD291CB" w14:textId="77777777" w:rsidTr="008627E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Pr>
          <w:p w14:paraId="746CE16F" w14:textId="4D52EE62" w:rsidR="00C6165C" w:rsidRDefault="0064551D" w:rsidP="00FC5926">
            <w:pPr>
              <w:ind w:firstLine="0"/>
              <w:jc w:val="center"/>
            </w:pPr>
            <w:r>
              <w:t>I02</w:t>
            </w:r>
          </w:p>
        </w:tc>
        <w:tc>
          <w:tcPr>
            <w:tcW w:w="2976" w:type="dxa"/>
          </w:tcPr>
          <w:p w14:paraId="101153D7" w14:textId="531FD1B0"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Kainos Innovation Team</w:t>
            </w:r>
          </w:p>
        </w:tc>
        <w:tc>
          <w:tcPr>
            <w:tcW w:w="3261" w:type="dxa"/>
          </w:tcPr>
          <w:p w14:paraId="03CA23F8" w14:textId="15427B79" w:rsidR="00C6165C" w:rsidRDefault="0064551D" w:rsidP="006B6113">
            <w:pPr>
              <w:ind w:firstLine="0"/>
              <w:cnfStyle w:val="000000100000" w:firstRow="0" w:lastRow="0" w:firstColumn="0" w:lastColumn="0" w:oddVBand="0" w:evenVBand="0" w:oddHBand="1" w:evenHBand="0" w:firstRowFirstColumn="0" w:firstRowLastColumn="0" w:lastRowFirstColumn="0" w:lastRowLastColumn="0"/>
            </w:pPr>
            <w:r>
              <w:t>Advisors</w:t>
            </w:r>
          </w:p>
        </w:tc>
      </w:tr>
      <w:tr w:rsidR="0064551D" w14:paraId="00B0C659" w14:textId="77777777" w:rsidTr="008627E3">
        <w:trPr>
          <w:jc w:val="center"/>
        </w:trPr>
        <w:tc>
          <w:tcPr>
            <w:cnfStyle w:val="001000000000" w:firstRow="0" w:lastRow="0" w:firstColumn="1" w:lastColumn="0" w:oddVBand="0" w:evenVBand="0" w:oddHBand="0" w:evenHBand="0" w:firstRowFirstColumn="0" w:firstRowLastColumn="0" w:lastRowFirstColumn="0" w:lastRowLastColumn="0"/>
            <w:tcW w:w="2122" w:type="dxa"/>
          </w:tcPr>
          <w:p w14:paraId="0F7BF8D5" w14:textId="73C2BF48" w:rsidR="0064551D" w:rsidRDefault="0064551D" w:rsidP="00FC5926">
            <w:pPr>
              <w:ind w:firstLine="0"/>
              <w:jc w:val="center"/>
            </w:pPr>
            <w:r>
              <w:t>I03</w:t>
            </w:r>
          </w:p>
        </w:tc>
        <w:tc>
          <w:tcPr>
            <w:tcW w:w="2976" w:type="dxa"/>
          </w:tcPr>
          <w:p w14:paraId="2205BA15" w14:textId="06B28271" w:rsidR="0064551D" w:rsidRDefault="0064551D" w:rsidP="006B6113">
            <w:pPr>
              <w:ind w:firstLine="0"/>
              <w:cnfStyle w:val="000000000000" w:firstRow="0" w:lastRow="0" w:firstColumn="0" w:lastColumn="0" w:oddVBand="0" w:evenVBand="0" w:oddHBand="0" w:evenHBand="0" w:firstRowFirstColumn="0" w:firstRowLastColumn="0" w:lastRowFirstColumn="0" w:lastRowLastColumn="0"/>
            </w:pPr>
            <w:r>
              <w:t>PSG</w:t>
            </w:r>
          </w:p>
        </w:tc>
        <w:tc>
          <w:tcPr>
            <w:tcW w:w="3261" w:type="dxa"/>
          </w:tcPr>
          <w:p w14:paraId="50C06A09" w14:textId="4DA4C37B" w:rsidR="0064551D" w:rsidRDefault="0064551D" w:rsidP="00002798">
            <w:pPr>
              <w:keepNext/>
              <w:ind w:firstLine="0"/>
              <w:cnfStyle w:val="000000000000" w:firstRow="0" w:lastRow="0" w:firstColumn="0" w:lastColumn="0" w:oddVBand="0" w:evenVBand="0" w:oddHBand="0" w:evenHBand="0" w:firstRowFirstColumn="0" w:firstRowLastColumn="0" w:lastRowFirstColumn="0" w:lastRowLastColumn="0"/>
            </w:pPr>
            <w:r>
              <w:t>Peer support / Focus group</w:t>
            </w:r>
          </w:p>
        </w:tc>
      </w:tr>
    </w:tbl>
    <w:p w14:paraId="4567B4B7" w14:textId="77777777" w:rsidR="00002798" w:rsidRPr="008531FB" w:rsidRDefault="00002798" w:rsidP="008531FB">
      <w:pPr>
        <w:pStyle w:val="Caption"/>
        <w:spacing w:after="0"/>
        <w:ind w:firstLine="0"/>
        <w:rPr>
          <w:sz w:val="10"/>
          <w:szCs w:val="10"/>
        </w:rPr>
      </w:pPr>
    </w:p>
    <w:p w14:paraId="4AE479ED" w14:textId="619232B8" w:rsidR="00002798" w:rsidRPr="00FA7AB1" w:rsidRDefault="00002798" w:rsidP="008531FB">
      <w:pPr>
        <w:pStyle w:val="Caption"/>
        <w:ind w:firstLine="0"/>
        <w:jc w:val="center"/>
        <w:rPr>
          <w:color w:val="auto"/>
        </w:rPr>
      </w:pPr>
      <w:r w:rsidRPr="00FA7AB1">
        <w:rPr>
          <w:color w:val="auto"/>
        </w:rPr>
        <w:t xml:space="preserve">Figure </w:t>
      </w:r>
      <w:r w:rsidRPr="00FA7AB1">
        <w:rPr>
          <w:color w:val="auto"/>
        </w:rPr>
        <w:fldChar w:fldCharType="begin"/>
      </w:r>
      <w:r w:rsidRPr="00FA7AB1">
        <w:rPr>
          <w:color w:val="auto"/>
        </w:rPr>
        <w:instrText xml:space="preserve"> SEQ Figure \* ARABIC </w:instrText>
      </w:r>
      <w:r w:rsidRPr="00FA7AB1">
        <w:rPr>
          <w:color w:val="auto"/>
        </w:rPr>
        <w:fldChar w:fldCharType="separate"/>
      </w:r>
      <w:r w:rsidR="00114F0A">
        <w:rPr>
          <w:noProof/>
          <w:color w:val="auto"/>
        </w:rPr>
        <w:t>3</w:t>
      </w:r>
      <w:r w:rsidRPr="00FA7AB1">
        <w:rPr>
          <w:color w:val="auto"/>
        </w:rPr>
        <w:fldChar w:fldCharType="end"/>
      </w:r>
      <w:r w:rsidRPr="00FA7AB1">
        <w:rPr>
          <w:color w:val="auto"/>
        </w:rPr>
        <w:t xml:space="preserve"> - Stakeholders</w:t>
      </w:r>
    </w:p>
    <w:p w14:paraId="6E64CA6B" w14:textId="77777777" w:rsidR="00B01D30" w:rsidRDefault="00B01D30" w:rsidP="00A574BC"/>
    <w:p w14:paraId="162F6950" w14:textId="6059C198" w:rsidR="006B6113" w:rsidRDefault="00EA1AB9" w:rsidP="00A574BC">
      <w:r>
        <w:t xml:space="preserve">If required by the author, </w:t>
      </w:r>
      <w:r w:rsidR="009D097C">
        <w:t>discussions with specialist machine learning developers as listed in section 1.1 of this report may be consulted</w:t>
      </w:r>
      <w:r w:rsidR="005D1A08">
        <w:t xml:space="preserve">. The author does not intend for this to be required however if </w:t>
      </w:r>
      <w:r w:rsidR="00973A75">
        <w:t>they are consulted, they will be added as an indirect stakeholder in a consultant role.</w:t>
      </w:r>
    </w:p>
    <w:p w14:paraId="0DACB3DD" w14:textId="77777777" w:rsidR="00973A75" w:rsidRDefault="00973A75" w:rsidP="00A574BC"/>
    <w:p w14:paraId="5B06E972" w14:textId="77777777" w:rsidR="00475615" w:rsidRDefault="00475615" w:rsidP="00D83E93">
      <w:pPr>
        <w:pStyle w:val="Heading2"/>
      </w:pPr>
      <w:r>
        <w:t>3.2 Requirements gathering methodology</w:t>
      </w:r>
    </w:p>
    <w:p w14:paraId="33369E38" w14:textId="77777777" w:rsidR="00475615" w:rsidRPr="000E5E04" w:rsidRDefault="00475615" w:rsidP="00475615"/>
    <w:p w14:paraId="5160A216" w14:textId="77777777" w:rsidR="00475615" w:rsidRDefault="00475615" w:rsidP="00475615">
      <w:r>
        <w:t>In gathering requirements, a meeting was placed with members of the Kainos Applied Innovation team to discuss what would be required of a system like that which has been proposed. The team are recognised members of the NI research and development community and as such, have experience in projects such as this. The author conducted this meeting using carefully selected questions designed to create a discussion around the proposed application and to identify and examine any unforeseen edge cases that may come from standard use of the product.</w:t>
      </w:r>
    </w:p>
    <w:p w14:paraId="0336F45F" w14:textId="2EAD66B5" w:rsidR="00475615" w:rsidRDefault="00475615" w:rsidP="00475615">
      <w:r>
        <w:t xml:space="preserve">Going forward in the development of the application and research, the author has gathered a focus group to further develop requirements and to receive feedback about the product. This has shown to be a non-discriminatory way of increasing productive input during the development of a product </w:t>
      </w:r>
      <w:r>
        <w:fldChar w:fldCharType="begin" w:fldLock="1"/>
      </w:r>
      <w:r w:rsidR="00514EF3">
        <w:instrText>ADDIN CSL_CITATION {"citationItems":[{"id":"ITEM-1","itemData":{"DOI":"10.1136/bmj.311.7000.299","ISBN":"0959-8138 (Print)\\n0959-535X (Linking)","ISSN":"14685833","PMID":"7633241","abstract":"This paper introduces focus group methodology, gives advice on group composition, running the groups, and analysing the results. Focus groups have advantages for researchers in the field of health and medicine: they do not discriminate against people who cannot read or write and they can encourage participation from people reluctant to be interviewed on their own or who feel they have nothing to say.","author":[{"dropping-particle":"","family":"Kitzinger","given":"Jenny","non-dropping-particle":"","parse-names":false,"suffix":""}],"container-title":"BMJ","id":"ITEM-1","issued":{"date-parts":[["1995"]]},"title":"Qualitative Research: Introducing focus groups","type":"article-journal"},"uris":["http://www.mendeley.com/documents/?uuid=2fe5902c-f2f0-34b0-a70d-ce1615b64b29"]}],"mendeley":{"formattedCitation":"[3]","plainTextFormattedCitation":"[3]","previouslyFormattedCitation":"[2]"},"properties":{"noteIndex":0},"schema":"https://github.com/citation-style-language/schema/raw/master/csl-citation.json"}</w:instrText>
      </w:r>
      <w:r>
        <w:fldChar w:fldCharType="separate"/>
      </w:r>
      <w:r w:rsidR="00514EF3" w:rsidRPr="00514EF3">
        <w:rPr>
          <w:noProof/>
        </w:rPr>
        <w:t>[3]</w:t>
      </w:r>
      <w:r>
        <w:fldChar w:fldCharType="end"/>
      </w:r>
      <w:r>
        <w:t xml:space="preserve"> and has been chosen by the author for this reason. These meetings will give people a safe environment to raise concerns about the product direction and to suggest ways in which the product can be improved. </w:t>
      </w:r>
    </w:p>
    <w:p w14:paraId="6E4993D6" w14:textId="77777777" w:rsidR="00475615" w:rsidRDefault="00475615" w:rsidP="00475615">
      <w:r>
        <w:t xml:space="preserve">From these focus group meetings, the suggested changes will be taken on board, checked to see if they can fit into the project scope, and passed through as a change request. These requests are examined by the author and checked against the schedule of development to see if they are valuable and time efficient. These may also be discussed with the author’s mentor to examine whether the changes will add tangible increase in the project viability. Each requirement listed above has been taken from the initial </w:t>
      </w:r>
      <w:r>
        <w:lastRenderedPageBreak/>
        <w:t>meetings with Kainos and the focus group and may change or be added to as the project is in development.</w:t>
      </w:r>
    </w:p>
    <w:p w14:paraId="51AC9381" w14:textId="0A2CCC16" w:rsidR="00F309EC" w:rsidRDefault="00F309EC" w:rsidP="00475615">
      <w:pPr>
        <w:ind w:firstLine="0"/>
      </w:pPr>
    </w:p>
    <w:p w14:paraId="739E1E63" w14:textId="5AE17890" w:rsidR="00AC2ADF" w:rsidRDefault="00AC2ADF" w:rsidP="00D83E93">
      <w:pPr>
        <w:pStyle w:val="Heading2"/>
      </w:pPr>
      <w:r>
        <w:t>3.3 Requirements prioritisation strategy used</w:t>
      </w:r>
    </w:p>
    <w:p w14:paraId="16DB1CDC" w14:textId="6EEED0A7" w:rsidR="005C3699" w:rsidRDefault="005C3699" w:rsidP="005C3699"/>
    <w:p w14:paraId="5AC7815D" w14:textId="1B5A0441" w:rsidR="005C3699" w:rsidRDefault="005C3699" w:rsidP="005C3699">
      <w:r>
        <w:t xml:space="preserve">After being introduced in </w:t>
      </w:r>
      <w:r w:rsidR="00D30F21">
        <w:t xml:space="preserve">university, the author decided the best way to prioritise requirements would be to use Karl </w:t>
      </w:r>
      <w:proofErr w:type="spellStart"/>
      <w:r w:rsidR="00D30F21">
        <w:t>Wie</w:t>
      </w:r>
      <w:r w:rsidR="004D40A3">
        <w:t>gers</w:t>
      </w:r>
      <w:proofErr w:type="spellEnd"/>
      <w:r w:rsidR="004D40A3">
        <w:t xml:space="preserve"> Relative Weighting</w:t>
      </w:r>
      <w:r w:rsidR="00F4287C">
        <w:t xml:space="preserve">, </w:t>
      </w:r>
      <w:r w:rsidR="0003356F">
        <w:t>evaluating each requirement based on cost, value and risk</w:t>
      </w:r>
      <w:r w:rsidR="004D40A3">
        <w:t xml:space="preserve"> </w:t>
      </w:r>
      <w:r w:rsidR="003312C4">
        <w:fldChar w:fldCharType="begin" w:fldLock="1"/>
      </w:r>
      <w:r w:rsidR="00514EF3">
        <w:instrText>ADDIN CSL_CITATION {"citationItems":[{"id":"ITEM-1","itemData":{"DOI":"978-0-7356-7966-5","ISBN":"978-0-7356-7966-5","abstract":"'When crisis, strife and misery are at their worst we need to know what is needed to start saving lives and help people help themselves. Based on the advice of so many who have lived through these worst of circumstances we now have this guideline for those who need it the most: field-based staff and national responders. They are the first to respond in their own communities and this guideline will enable them to provide the critical information needed to inform the wider humanitarian community.'","author":[{"dropping-particle":"","family":"Wiegers","given":"Karl E","non-dropping-particle":"","parse-names":false,"suffix":""}],"container-title":"Microsoft Press","id":"ITEM-1","issued":{"date-parts":[["2003"]]},"title":"Software Requirements, Second Edition","type":"article"},"uris":["http://www.mendeley.com/documents/?uuid=931e49a7-66a2-3f24-bd02-d8cf32a77e55"]}],"mendeley":{"formattedCitation":"[4]","plainTextFormattedCitation":"[4]","previouslyFormattedCitation":"[3]"},"properties":{"noteIndex":0},"schema":"https://github.com/citation-style-language/schema/raw/master/csl-citation.json"}</w:instrText>
      </w:r>
      <w:r w:rsidR="003312C4">
        <w:fldChar w:fldCharType="separate"/>
      </w:r>
      <w:r w:rsidR="00514EF3" w:rsidRPr="00514EF3">
        <w:rPr>
          <w:noProof/>
        </w:rPr>
        <w:t>[4]</w:t>
      </w:r>
      <w:r w:rsidR="003312C4">
        <w:fldChar w:fldCharType="end"/>
      </w:r>
      <w:r w:rsidR="00F4287C">
        <w:t>.</w:t>
      </w:r>
      <w:r w:rsidR="00EC6E43">
        <w:t xml:space="preserve"> In the case of the proposed project, the cost value </w:t>
      </w:r>
      <w:r w:rsidR="00B92A45">
        <w:t xml:space="preserve">will represent the estimated time for each requirement to be fulfilled. </w:t>
      </w:r>
      <w:r w:rsidR="00B177D1">
        <w:t xml:space="preserve">The main component of the </w:t>
      </w:r>
      <w:r w:rsidR="00A752C1">
        <w:t xml:space="preserve">prioritisation </w:t>
      </w:r>
      <w:r w:rsidR="004A5FF1">
        <w:t>strategy is the equation:</w:t>
      </w:r>
    </w:p>
    <w:p w14:paraId="15FD9132" w14:textId="064FC0C4" w:rsidR="004A5FF1" w:rsidRDefault="001963A3" w:rsidP="00A752C1">
      <w:pPr>
        <w:ind w:firstLine="0"/>
        <w:jc w:val="center"/>
        <w:rPr>
          <w:b/>
        </w:rPr>
      </w:pPr>
      <w:r>
        <w:rPr>
          <w:b/>
        </w:rPr>
        <w:t xml:space="preserve">Value percentage / </w:t>
      </w:r>
      <w:r w:rsidR="00D50FA0" w:rsidRPr="00D50FA0">
        <w:rPr>
          <w:b/>
        </w:rPr>
        <w:t>(cost percentage * cost weight) + (risk percentage * risk weight)</w:t>
      </w:r>
    </w:p>
    <w:p w14:paraId="3CA2E1D1" w14:textId="549F1B8D" w:rsidR="008F7695" w:rsidRDefault="00AF13C5" w:rsidP="00AF13C5">
      <w:pPr>
        <w:ind w:firstLine="0"/>
      </w:pPr>
      <w:r>
        <w:rPr>
          <w:b/>
        </w:rPr>
        <w:tab/>
      </w:r>
      <w:r>
        <w:t xml:space="preserve">This equation allows us to prioritise each requirement </w:t>
      </w:r>
      <w:r w:rsidR="00FD4CBA">
        <w:t>based on weights of how important the cost or the risk is. Due to the high risk of this project, the risk weight is set slightly higher than the cost as the author believes time to be less of a factor</w:t>
      </w:r>
      <w:r w:rsidR="00D73059">
        <w:t xml:space="preserve"> than the technical complexity. An example of the relative weighting used is in figure 4 below.</w:t>
      </w:r>
    </w:p>
    <w:p w14:paraId="76F0D9F2" w14:textId="63F84E96" w:rsidR="00D73059" w:rsidRDefault="00D73059" w:rsidP="00AF13C5">
      <w:pPr>
        <w:ind w:firstLine="0"/>
      </w:pPr>
    </w:p>
    <w:tbl>
      <w:tblPr>
        <w:tblStyle w:val="PlainTable1"/>
        <w:tblW w:w="9945"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2127"/>
        <w:gridCol w:w="1178"/>
        <w:gridCol w:w="891"/>
        <w:gridCol w:w="691"/>
        <w:gridCol w:w="691"/>
        <w:gridCol w:w="891"/>
        <w:gridCol w:w="875"/>
        <w:gridCol w:w="891"/>
        <w:gridCol w:w="875"/>
        <w:gridCol w:w="835"/>
      </w:tblGrid>
      <w:tr w:rsidR="00F61C66" w:rsidRPr="00C96C14" w14:paraId="376A6F53" w14:textId="77777777" w:rsidTr="008F5EC2">
        <w:trPr>
          <w:cnfStyle w:val="100000000000" w:firstRow="1" w:lastRow="0" w:firstColumn="0" w:lastColumn="0" w:oddVBand="0" w:evenVBand="0" w:oddHBand="0"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331EBF5F"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Relative Weights:</w:t>
            </w:r>
          </w:p>
        </w:tc>
        <w:tc>
          <w:tcPr>
            <w:tcW w:w="1178" w:type="dxa"/>
            <w:tcBorders>
              <w:left w:val="single" w:sz="4" w:space="0" w:color="BFBFBF" w:themeColor="background1" w:themeShade="BF"/>
            </w:tcBorders>
            <w:noWrap/>
            <w:vAlign w:val="center"/>
            <w:hideMark/>
          </w:tcPr>
          <w:p w14:paraId="3DA06EDC"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891" w:type="dxa"/>
            <w:noWrap/>
            <w:vAlign w:val="center"/>
            <w:hideMark/>
          </w:tcPr>
          <w:p w14:paraId="4EC9D579"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691" w:type="dxa"/>
            <w:noWrap/>
            <w:vAlign w:val="center"/>
            <w:hideMark/>
          </w:tcPr>
          <w:p w14:paraId="300F5DD9" w14:textId="1BB8881B"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691" w:type="dxa"/>
            <w:tcBorders>
              <w:right w:val="single" w:sz="4" w:space="0" w:color="BFBFBF" w:themeColor="background1" w:themeShade="BF"/>
            </w:tcBorders>
            <w:noWrap/>
            <w:vAlign w:val="center"/>
            <w:hideMark/>
          </w:tcPr>
          <w:p w14:paraId="58900DF8" w14:textId="114A32AD"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891" w:type="dxa"/>
            <w:tcBorders>
              <w:left w:val="single" w:sz="4" w:space="0" w:color="BFBFBF" w:themeColor="background1" w:themeShade="BF"/>
            </w:tcBorders>
            <w:noWrap/>
            <w:vAlign w:val="center"/>
            <w:hideMark/>
          </w:tcPr>
          <w:p w14:paraId="2974CF84"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875" w:type="dxa"/>
            <w:noWrap/>
            <w:vAlign w:val="center"/>
            <w:hideMark/>
          </w:tcPr>
          <w:p w14:paraId="0149CE6D" w14:textId="6686D988"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891" w:type="dxa"/>
            <w:noWrap/>
            <w:vAlign w:val="center"/>
            <w:hideMark/>
          </w:tcPr>
          <w:p w14:paraId="0780EC6A" w14:textId="77777777"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2</w:t>
            </w:r>
          </w:p>
        </w:tc>
        <w:tc>
          <w:tcPr>
            <w:tcW w:w="875" w:type="dxa"/>
            <w:tcBorders>
              <w:right w:val="single" w:sz="4" w:space="0" w:color="BFBFBF" w:themeColor="background1" w:themeShade="BF"/>
            </w:tcBorders>
            <w:noWrap/>
            <w:vAlign w:val="center"/>
            <w:hideMark/>
          </w:tcPr>
          <w:p w14:paraId="77FA568D" w14:textId="5E542992"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c>
          <w:tcPr>
            <w:tcW w:w="835" w:type="dxa"/>
            <w:tcBorders>
              <w:left w:val="single" w:sz="4" w:space="0" w:color="BFBFBF" w:themeColor="background1" w:themeShade="BF"/>
            </w:tcBorders>
            <w:noWrap/>
            <w:vAlign w:val="center"/>
            <w:hideMark/>
          </w:tcPr>
          <w:p w14:paraId="59D765D5" w14:textId="5DCBA6D8" w:rsidR="00C92F72" w:rsidRPr="00C92F72" w:rsidRDefault="00C92F72" w:rsidP="00534EA7">
            <w:pPr>
              <w:spacing w:after="0"/>
              <w:ind w:firstLine="0"/>
              <w:jc w:val="center"/>
              <w:cnfStyle w:val="100000000000" w:firstRow="1" w:lastRow="0" w:firstColumn="0" w:lastColumn="0" w:oddVBand="0" w:evenVBand="0" w:oddHBand="0" w:evenHBand="0" w:firstRowFirstColumn="0" w:firstRowLastColumn="0" w:lastRowFirstColumn="0" w:lastRowLastColumn="0"/>
              <w:rPr>
                <w:rFonts w:eastAsia="Times New Roman"/>
                <w:sz w:val="20"/>
                <w:szCs w:val="20"/>
                <w:lang w:eastAsia="en-GB"/>
              </w:rPr>
            </w:pPr>
          </w:p>
        </w:tc>
      </w:tr>
      <w:tr w:rsidR="00F61C66" w:rsidRPr="00C96C14" w14:paraId="280B5B52" w14:textId="77777777" w:rsidTr="008F5EC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093D9FEB" w14:textId="68CCA061" w:rsidR="00C92F72" w:rsidRPr="00C92F72" w:rsidRDefault="00C92F72" w:rsidP="00534EA7">
            <w:pPr>
              <w:spacing w:after="0"/>
              <w:ind w:firstLine="0"/>
              <w:jc w:val="center"/>
              <w:rPr>
                <w:rFonts w:eastAsia="Times New Roman"/>
                <w:sz w:val="20"/>
                <w:szCs w:val="20"/>
                <w:lang w:eastAsia="en-GB"/>
              </w:rPr>
            </w:pPr>
          </w:p>
        </w:tc>
        <w:tc>
          <w:tcPr>
            <w:tcW w:w="1178" w:type="dxa"/>
            <w:tcBorders>
              <w:left w:val="single" w:sz="4" w:space="0" w:color="BFBFBF" w:themeColor="background1" w:themeShade="BF"/>
            </w:tcBorders>
            <w:vAlign w:val="center"/>
            <w:hideMark/>
          </w:tcPr>
          <w:p w14:paraId="1C2CA8E7"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Importance</w:t>
            </w:r>
          </w:p>
        </w:tc>
        <w:tc>
          <w:tcPr>
            <w:tcW w:w="891" w:type="dxa"/>
            <w:vAlign w:val="center"/>
            <w:hideMark/>
          </w:tcPr>
          <w:p w14:paraId="78587809"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Penalty</w:t>
            </w:r>
          </w:p>
        </w:tc>
        <w:tc>
          <w:tcPr>
            <w:tcW w:w="691" w:type="dxa"/>
            <w:vAlign w:val="center"/>
            <w:hideMark/>
          </w:tcPr>
          <w:p w14:paraId="7501F477"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Total Value</w:t>
            </w:r>
          </w:p>
        </w:tc>
        <w:tc>
          <w:tcPr>
            <w:tcW w:w="691" w:type="dxa"/>
            <w:tcBorders>
              <w:right w:val="single" w:sz="4" w:space="0" w:color="BFBFBF" w:themeColor="background1" w:themeShade="BF"/>
            </w:tcBorders>
            <w:vAlign w:val="center"/>
            <w:hideMark/>
          </w:tcPr>
          <w:p w14:paraId="670C7B87"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Value %</w:t>
            </w:r>
          </w:p>
        </w:tc>
        <w:tc>
          <w:tcPr>
            <w:tcW w:w="891" w:type="dxa"/>
            <w:tcBorders>
              <w:left w:val="single" w:sz="4" w:space="0" w:color="BFBFBF" w:themeColor="background1" w:themeShade="BF"/>
            </w:tcBorders>
            <w:vAlign w:val="center"/>
            <w:hideMark/>
          </w:tcPr>
          <w:p w14:paraId="64EBE573"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Cost</w:t>
            </w:r>
          </w:p>
        </w:tc>
        <w:tc>
          <w:tcPr>
            <w:tcW w:w="875" w:type="dxa"/>
            <w:vAlign w:val="center"/>
            <w:hideMark/>
          </w:tcPr>
          <w:p w14:paraId="48CE4CD6"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Cost %</w:t>
            </w:r>
          </w:p>
        </w:tc>
        <w:tc>
          <w:tcPr>
            <w:tcW w:w="891" w:type="dxa"/>
            <w:vAlign w:val="center"/>
            <w:hideMark/>
          </w:tcPr>
          <w:p w14:paraId="2D668256"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elative Risk</w:t>
            </w:r>
          </w:p>
        </w:tc>
        <w:tc>
          <w:tcPr>
            <w:tcW w:w="875" w:type="dxa"/>
            <w:tcBorders>
              <w:right w:val="single" w:sz="4" w:space="0" w:color="BFBFBF" w:themeColor="background1" w:themeShade="BF"/>
            </w:tcBorders>
            <w:vAlign w:val="center"/>
            <w:hideMark/>
          </w:tcPr>
          <w:p w14:paraId="50A2F9DA"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Risk %</w:t>
            </w:r>
          </w:p>
        </w:tc>
        <w:tc>
          <w:tcPr>
            <w:tcW w:w="835" w:type="dxa"/>
            <w:tcBorders>
              <w:left w:val="single" w:sz="4" w:space="0" w:color="BFBFBF" w:themeColor="background1" w:themeShade="BF"/>
            </w:tcBorders>
            <w:vAlign w:val="center"/>
            <w:hideMark/>
          </w:tcPr>
          <w:p w14:paraId="17580D85"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b/>
                <w:bCs/>
                <w:sz w:val="20"/>
                <w:szCs w:val="20"/>
                <w:lang w:eastAsia="en-GB"/>
              </w:rPr>
            </w:pPr>
            <w:r w:rsidRPr="00C92F72">
              <w:rPr>
                <w:rFonts w:eastAsia="Times New Roman"/>
                <w:b/>
                <w:bCs/>
                <w:sz w:val="20"/>
                <w:szCs w:val="20"/>
                <w:lang w:eastAsia="en-GB"/>
              </w:rPr>
              <w:t>Priority</w:t>
            </w:r>
          </w:p>
        </w:tc>
      </w:tr>
      <w:tr w:rsidR="00F61C66" w:rsidRPr="00C96C14" w14:paraId="5158655C" w14:textId="77777777" w:rsidTr="008F5EC2">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56BB0E83"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Totals</w:t>
            </w:r>
          </w:p>
        </w:tc>
        <w:tc>
          <w:tcPr>
            <w:tcW w:w="1178" w:type="dxa"/>
            <w:tcBorders>
              <w:left w:val="single" w:sz="4" w:space="0" w:color="BFBFBF" w:themeColor="background1" w:themeShade="BF"/>
            </w:tcBorders>
            <w:noWrap/>
            <w:vAlign w:val="center"/>
            <w:hideMark/>
          </w:tcPr>
          <w:p w14:paraId="61289A7E"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7</w:t>
            </w:r>
          </w:p>
        </w:tc>
        <w:tc>
          <w:tcPr>
            <w:tcW w:w="891" w:type="dxa"/>
            <w:noWrap/>
            <w:vAlign w:val="center"/>
            <w:hideMark/>
          </w:tcPr>
          <w:p w14:paraId="6DBBCAFB"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2</w:t>
            </w:r>
          </w:p>
        </w:tc>
        <w:tc>
          <w:tcPr>
            <w:tcW w:w="691" w:type="dxa"/>
            <w:noWrap/>
            <w:vAlign w:val="center"/>
            <w:hideMark/>
          </w:tcPr>
          <w:p w14:paraId="5866FF03"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9</w:t>
            </w:r>
          </w:p>
        </w:tc>
        <w:tc>
          <w:tcPr>
            <w:tcW w:w="691" w:type="dxa"/>
            <w:tcBorders>
              <w:right w:val="single" w:sz="4" w:space="0" w:color="BFBFBF" w:themeColor="background1" w:themeShade="BF"/>
            </w:tcBorders>
            <w:noWrap/>
            <w:vAlign w:val="center"/>
            <w:hideMark/>
          </w:tcPr>
          <w:p w14:paraId="0251EB70"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0</w:t>
            </w:r>
          </w:p>
        </w:tc>
        <w:tc>
          <w:tcPr>
            <w:tcW w:w="891" w:type="dxa"/>
            <w:tcBorders>
              <w:left w:val="single" w:sz="4" w:space="0" w:color="BFBFBF" w:themeColor="background1" w:themeShade="BF"/>
            </w:tcBorders>
            <w:noWrap/>
            <w:vAlign w:val="center"/>
            <w:hideMark/>
          </w:tcPr>
          <w:p w14:paraId="1BC1D6E5"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9</w:t>
            </w:r>
          </w:p>
        </w:tc>
        <w:tc>
          <w:tcPr>
            <w:tcW w:w="875" w:type="dxa"/>
            <w:noWrap/>
            <w:vAlign w:val="center"/>
            <w:hideMark/>
          </w:tcPr>
          <w:p w14:paraId="765DD34D"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0.000</w:t>
            </w:r>
          </w:p>
        </w:tc>
        <w:tc>
          <w:tcPr>
            <w:tcW w:w="891" w:type="dxa"/>
            <w:noWrap/>
            <w:vAlign w:val="center"/>
            <w:hideMark/>
          </w:tcPr>
          <w:p w14:paraId="08802617"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3</w:t>
            </w:r>
          </w:p>
        </w:tc>
        <w:tc>
          <w:tcPr>
            <w:tcW w:w="875" w:type="dxa"/>
            <w:tcBorders>
              <w:right w:val="single" w:sz="4" w:space="0" w:color="BFBFBF" w:themeColor="background1" w:themeShade="BF"/>
            </w:tcBorders>
            <w:noWrap/>
            <w:vAlign w:val="center"/>
            <w:hideMark/>
          </w:tcPr>
          <w:p w14:paraId="3741F03C"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0.000</w:t>
            </w:r>
          </w:p>
        </w:tc>
        <w:tc>
          <w:tcPr>
            <w:tcW w:w="835" w:type="dxa"/>
            <w:tcBorders>
              <w:left w:val="single" w:sz="4" w:space="0" w:color="BFBFBF" w:themeColor="background1" w:themeShade="BF"/>
            </w:tcBorders>
            <w:noWrap/>
            <w:vAlign w:val="center"/>
            <w:hideMark/>
          </w:tcPr>
          <w:p w14:paraId="77AA0A41" w14:textId="0D31A95E"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p>
        </w:tc>
      </w:tr>
      <w:tr w:rsidR="00F61C66" w:rsidRPr="00C96C14" w14:paraId="7A345EF2" w14:textId="77777777" w:rsidTr="008F5EC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01C228"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User does not process the image locally</w:t>
            </w:r>
          </w:p>
        </w:tc>
        <w:tc>
          <w:tcPr>
            <w:tcW w:w="1178" w:type="dxa"/>
            <w:tcBorders>
              <w:left w:val="single" w:sz="4" w:space="0" w:color="BFBFBF" w:themeColor="background1" w:themeShade="BF"/>
            </w:tcBorders>
            <w:noWrap/>
            <w:vAlign w:val="center"/>
            <w:hideMark/>
          </w:tcPr>
          <w:p w14:paraId="4C825D62"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4</w:t>
            </w:r>
          </w:p>
        </w:tc>
        <w:tc>
          <w:tcPr>
            <w:tcW w:w="891" w:type="dxa"/>
            <w:noWrap/>
            <w:vAlign w:val="center"/>
            <w:hideMark/>
          </w:tcPr>
          <w:p w14:paraId="4045652C"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6</w:t>
            </w:r>
          </w:p>
        </w:tc>
        <w:tc>
          <w:tcPr>
            <w:tcW w:w="691" w:type="dxa"/>
            <w:noWrap/>
            <w:vAlign w:val="center"/>
            <w:hideMark/>
          </w:tcPr>
          <w:p w14:paraId="41472A6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0</w:t>
            </w:r>
          </w:p>
        </w:tc>
        <w:tc>
          <w:tcPr>
            <w:tcW w:w="691" w:type="dxa"/>
            <w:tcBorders>
              <w:right w:val="single" w:sz="4" w:space="0" w:color="BFBFBF" w:themeColor="background1" w:themeShade="BF"/>
            </w:tcBorders>
            <w:noWrap/>
            <w:vAlign w:val="center"/>
            <w:hideMark/>
          </w:tcPr>
          <w:p w14:paraId="62321D43"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5.6</w:t>
            </w:r>
          </w:p>
        </w:tc>
        <w:tc>
          <w:tcPr>
            <w:tcW w:w="891" w:type="dxa"/>
            <w:tcBorders>
              <w:left w:val="single" w:sz="4" w:space="0" w:color="BFBFBF" w:themeColor="background1" w:themeShade="BF"/>
            </w:tcBorders>
            <w:noWrap/>
            <w:vAlign w:val="center"/>
            <w:hideMark/>
          </w:tcPr>
          <w:p w14:paraId="37997280"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5</w:t>
            </w:r>
          </w:p>
        </w:tc>
        <w:tc>
          <w:tcPr>
            <w:tcW w:w="875" w:type="dxa"/>
            <w:noWrap/>
            <w:vAlign w:val="center"/>
            <w:hideMark/>
          </w:tcPr>
          <w:p w14:paraId="14CA663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6.316</w:t>
            </w:r>
          </w:p>
        </w:tc>
        <w:tc>
          <w:tcPr>
            <w:tcW w:w="891" w:type="dxa"/>
            <w:noWrap/>
            <w:vAlign w:val="center"/>
            <w:hideMark/>
          </w:tcPr>
          <w:p w14:paraId="33BF9A3B"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w:t>
            </w:r>
          </w:p>
        </w:tc>
        <w:tc>
          <w:tcPr>
            <w:tcW w:w="875" w:type="dxa"/>
            <w:tcBorders>
              <w:right w:val="single" w:sz="4" w:space="0" w:color="BFBFBF" w:themeColor="background1" w:themeShade="BF"/>
            </w:tcBorders>
            <w:noWrap/>
            <w:vAlign w:val="center"/>
            <w:hideMark/>
          </w:tcPr>
          <w:p w14:paraId="588C8BE5"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3.077</w:t>
            </w:r>
          </w:p>
        </w:tc>
        <w:tc>
          <w:tcPr>
            <w:tcW w:w="835" w:type="dxa"/>
            <w:tcBorders>
              <w:left w:val="single" w:sz="4" w:space="0" w:color="BFBFBF" w:themeColor="background1" w:themeShade="BF"/>
            </w:tcBorders>
            <w:noWrap/>
            <w:vAlign w:val="center"/>
            <w:hideMark/>
          </w:tcPr>
          <w:p w14:paraId="22DFAE7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0.475</w:t>
            </w:r>
          </w:p>
        </w:tc>
      </w:tr>
      <w:tr w:rsidR="00F61C66" w:rsidRPr="00C96C14" w14:paraId="65150F0A" w14:textId="77777777" w:rsidTr="008F5EC2">
        <w:trPr>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462B5CB4"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System will hold standard 3D models of common objects</w:t>
            </w:r>
          </w:p>
        </w:tc>
        <w:tc>
          <w:tcPr>
            <w:tcW w:w="1178" w:type="dxa"/>
            <w:tcBorders>
              <w:left w:val="single" w:sz="4" w:space="0" w:color="BFBFBF" w:themeColor="background1" w:themeShade="BF"/>
            </w:tcBorders>
            <w:noWrap/>
            <w:vAlign w:val="center"/>
            <w:hideMark/>
          </w:tcPr>
          <w:p w14:paraId="089049B9"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5</w:t>
            </w:r>
          </w:p>
        </w:tc>
        <w:tc>
          <w:tcPr>
            <w:tcW w:w="891" w:type="dxa"/>
            <w:noWrap/>
            <w:vAlign w:val="center"/>
            <w:hideMark/>
          </w:tcPr>
          <w:p w14:paraId="2268FA00"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7</w:t>
            </w:r>
          </w:p>
        </w:tc>
        <w:tc>
          <w:tcPr>
            <w:tcW w:w="691" w:type="dxa"/>
            <w:noWrap/>
            <w:vAlign w:val="center"/>
            <w:hideMark/>
          </w:tcPr>
          <w:p w14:paraId="304BA9E4"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2</w:t>
            </w:r>
          </w:p>
        </w:tc>
        <w:tc>
          <w:tcPr>
            <w:tcW w:w="691" w:type="dxa"/>
            <w:tcBorders>
              <w:right w:val="single" w:sz="4" w:space="0" w:color="BFBFBF" w:themeColor="background1" w:themeShade="BF"/>
            </w:tcBorders>
            <w:noWrap/>
            <w:vAlign w:val="center"/>
            <w:hideMark/>
          </w:tcPr>
          <w:p w14:paraId="61C16C23"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0.8</w:t>
            </w:r>
          </w:p>
        </w:tc>
        <w:tc>
          <w:tcPr>
            <w:tcW w:w="891" w:type="dxa"/>
            <w:tcBorders>
              <w:left w:val="single" w:sz="4" w:space="0" w:color="BFBFBF" w:themeColor="background1" w:themeShade="BF"/>
            </w:tcBorders>
            <w:noWrap/>
            <w:vAlign w:val="center"/>
            <w:hideMark/>
          </w:tcPr>
          <w:p w14:paraId="545E7286"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8</w:t>
            </w:r>
          </w:p>
        </w:tc>
        <w:tc>
          <w:tcPr>
            <w:tcW w:w="875" w:type="dxa"/>
            <w:noWrap/>
            <w:vAlign w:val="center"/>
            <w:hideMark/>
          </w:tcPr>
          <w:p w14:paraId="465C6987"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42.105</w:t>
            </w:r>
          </w:p>
        </w:tc>
        <w:tc>
          <w:tcPr>
            <w:tcW w:w="891" w:type="dxa"/>
            <w:noWrap/>
            <w:vAlign w:val="center"/>
            <w:hideMark/>
          </w:tcPr>
          <w:p w14:paraId="62493AA1"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2</w:t>
            </w:r>
          </w:p>
        </w:tc>
        <w:tc>
          <w:tcPr>
            <w:tcW w:w="875" w:type="dxa"/>
            <w:tcBorders>
              <w:right w:val="single" w:sz="4" w:space="0" w:color="BFBFBF" w:themeColor="background1" w:themeShade="BF"/>
            </w:tcBorders>
            <w:noWrap/>
            <w:vAlign w:val="center"/>
            <w:hideMark/>
          </w:tcPr>
          <w:p w14:paraId="2E5B237B"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5.385</w:t>
            </w:r>
          </w:p>
        </w:tc>
        <w:tc>
          <w:tcPr>
            <w:tcW w:w="835" w:type="dxa"/>
            <w:tcBorders>
              <w:left w:val="single" w:sz="4" w:space="0" w:color="BFBFBF" w:themeColor="background1" w:themeShade="BF"/>
            </w:tcBorders>
            <w:noWrap/>
            <w:vAlign w:val="center"/>
            <w:hideMark/>
          </w:tcPr>
          <w:p w14:paraId="796CFC39" w14:textId="77777777" w:rsidR="00C92F72" w:rsidRPr="00C92F72" w:rsidRDefault="00C92F72" w:rsidP="00534EA7">
            <w:pPr>
              <w:spacing w:after="0"/>
              <w:ind w:firstLine="0"/>
              <w:jc w:val="center"/>
              <w:cnfStyle w:val="000000000000" w:firstRow="0" w:lastRow="0" w:firstColumn="0" w:lastColumn="0" w:oddVBand="0" w:evenVBand="0" w:oddHBand="0"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0.508</w:t>
            </w:r>
          </w:p>
        </w:tc>
      </w:tr>
      <w:tr w:rsidR="00F61C66" w:rsidRPr="00C96C14" w14:paraId="070DC153" w14:textId="77777777" w:rsidTr="008F5EC2">
        <w:trPr>
          <w:cnfStyle w:val="000000100000" w:firstRow="0" w:lastRow="0" w:firstColumn="0" w:lastColumn="0" w:oddVBand="0" w:evenVBand="0" w:oddHBand="1" w:evenHBand="0" w:firstRowFirstColumn="0" w:firstRowLastColumn="0" w:lastRowFirstColumn="0" w:lastRowLastColumn="0"/>
          <w:trHeight w:val="283"/>
          <w:jc w:val="center"/>
        </w:trPr>
        <w:tc>
          <w:tcPr>
            <w:cnfStyle w:val="001000000000" w:firstRow="0" w:lastRow="0" w:firstColumn="1" w:lastColumn="0" w:oddVBand="0" w:evenVBand="0" w:oddHBand="0" w:evenHBand="0" w:firstRowFirstColumn="0" w:firstRowLastColumn="0" w:lastRowFirstColumn="0" w:lastRowLastColumn="0"/>
            <w:tcW w:w="2127" w:type="dxa"/>
            <w:tcBorders>
              <w:right w:val="single" w:sz="4" w:space="0" w:color="BFBFBF" w:themeColor="background1" w:themeShade="BF"/>
            </w:tcBorders>
            <w:noWrap/>
            <w:vAlign w:val="center"/>
            <w:hideMark/>
          </w:tcPr>
          <w:p w14:paraId="73EEE80B" w14:textId="77777777" w:rsidR="00C92F72" w:rsidRPr="00C92F72" w:rsidRDefault="00C92F72" w:rsidP="00534EA7">
            <w:pPr>
              <w:spacing w:after="0"/>
              <w:ind w:firstLine="0"/>
              <w:jc w:val="center"/>
              <w:rPr>
                <w:rFonts w:eastAsia="Times New Roman"/>
                <w:sz w:val="20"/>
                <w:szCs w:val="20"/>
                <w:lang w:eastAsia="en-GB"/>
              </w:rPr>
            </w:pPr>
            <w:r w:rsidRPr="00C92F72">
              <w:rPr>
                <w:rFonts w:eastAsia="Times New Roman"/>
                <w:sz w:val="20"/>
                <w:szCs w:val="20"/>
                <w:lang w:eastAsia="en-GB"/>
              </w:rPr>
              <w:t>System will recognise and report the relative rotation of desired object</w:t>
            </w:r>
          </w:p>
        </w:tc>
        <w:tc>
          <w:tcPr>
            <w:tcW w:w="1178" w:type="dxa"/>
            <w:tcBorders>
              <w:left w:val="single" w:sz="4" w:space="0" w:color="BFBFBF" w:themeColor="background1" w:themeShade="BF"/>
            </w:tcBorders>
            <w:noWrap/>
            <w:vAlign w:val="center"/>
            <w:hideMark/>
          </w:tcPr>
          <w:p w14:paraId="2F48E00A"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8</w:t>
            </w:r>
          </w:p>
        </w:tc>
        <w:tc>
          <w:tcPr>
            <w:tcW w:w="891" w:type="dxa"/>
            <w:noWrap/>
            <w:vAlign w:val="center"/>
            <w:hideMark/>
          </w:tcPr>
          <w:p w14:paraId="19C7A4CB"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9</w:t>
            </w:r>
          </w:p>
        </w:tc>
        <w:tc>
          <w:tcPr>
            <w:tcW w:w="691" w:type="dxa"/>
            <w:noWrap/>
            <w:vAlign w:val="center"/>
            <w:hideMark/>
          </w:tcPr>
          <w:p w14:paraId="1B09CC53"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17</w:t>
            </w:r>
          </w:p>
        </w:tc>
        <w:tc>
          <w:tcPr>
            <w:tcW w:w="691" w:type="dxa"/>
            <w:tcBorders>
              <w:right w:val="single" w:sz="4" w:space="0" w:color="BFBFBF" w:themeColor="background1" w:themeShade="BF"/>
            </w:tcBorders>
            <w:noWrap/>
            <w:vAlign w:val="center"/>
            <w:hideMark/>
          </w:tcPr>
          <w:p w14:paraId="61F0580E"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43.6</w:t>
            </w:r>
          </w:p>
        </w:tc>
        <w:tc>
          <w:tcPr>
            <w:tcW w:w="891" w:type="dxa"/>
            <w:tcBorders>
              <w:left w:val="single" w:sz="4" w:space="0" w:color="BFBFBF" w:themeColor="background1" w:themeShade="BF"/>
            </w:tcBorders>
            <w:noWrap/>
            <w:vAlign w:val="center"/>
            <w:hideMark/>
          </w:tcPr>
          <w:p w14:paraId="5C6EEB00"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6</w:t>
            </w:r>
          </w:p>
        </w:tc>
        <w:tc>
          <w:tcPr>
            <w:tcW w:w="875" w:type="dxa"/>
            <w:noWrap/>
            <w:vAlign w:val="center"/>
            <w:hideMark/>
          </w:tcPr>
          <w:p w14:paraId="263A37A4"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31.579</w:t>
            </w:r>
          </w:p>
        </w:tc>
        <w:tc>
          <w:tcPr>
            <w:tcW w:w="891" w:type="dxa"/>
            <w:noWrap/>
            <w:vAlign w:val="center"/>
            <w:hideMark/>
          </w:tcPr>
          <w:p w14:paraId="227563D9"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8</w:t>
            </w:r>
          </w:p>
        </w:tc>
        <w:tc>
          <w:tcPr>
            <w:tcW w:w="875" w:type="dxa"/>
            <w:tcBorders>
              <w:right w:val="single" w:sz="4" w:space="0" w:color="BFBFBF" w:themeColor="background1" w:themeShade="BF"/>
            </w:tcBorders>
            <w:noWrap/>
            <w:vAlign w:val="center"/>
            <w:hideMark/>
          </w:tcPr>
          <w:p w14:paraId="0C844A6F" w14:textId="77777777" w:rsidR="00C92F72" w:rsidRPr="00C92F72" w:rsidRDefault="00C92F72" w:rsidP="00534EA7">
            <w:pPr>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61.538</w:t>
            </w:r>
          </w:p>
        </w:tc>
        <w:tc>
          <w:tcPr>
            <w:tcW w:w="835" w:type="dxa"/>
            <w:tcBorders>
              <w:left w:val="single" w:sz="4" w:space="0" w:color="BFBFBF" w:themeColor="background1" w:themeShade="BF"/>
            </w:tcBorders>
            <w:noWrap/>
            <w:vAlign w:val="center"/>
            <w:hideMark/>
          </w:tcPr>
          <w:p w14:paraId="4A284C8E" w14:textId="77777777" w:rsidR="00C92F72" w:rsidRPr="00C92F72" w:rsidRDefault="00C92F72" w:rsidP="008F5EC2">
            <w:pPr>
              <w:keepNext/>
              <w:spacing w:after="0"/>
              <w:ind w:firstLine="0"/>
              <w:jc w:val="center"/>
              <w:cnfStyle w:val="000000100000" w:firstRow="0" w:lastRow="0" w:firstColumn="0" w:lastColumn="0" w:oddVBand="0" w:evenVBand="0" w:oddHBand="1" w:evenHBand="0" w:firstRowFirstColumn="0" w:firstRowLastColumn="0" w:lastRowFirstColumn="0" w:lastRowLastColumn="0"/>
              <w:rPr>
                <w:rFonts w:eastAsia="Times New Roman"/>
                <w:sz w:val="20"/>
                <w:szCs w:val="20"/>
                <w:lang w:eastAsia="en-GB"/>
              </w:rPr>
            </w:pPr>
            <w:r w:rsidRPr="00C92F72">
              <w:rPr>
                <w:rFonts w:eastAsia="Times New Roman"/>
                <w:sz w:val="20"/>
                <w:szCs w:val="20"/>
                <w:lang w:eastAsia="en-GB"/>
              </w:rPr>
              <w:t>0.413</w:t>
            </w:r>
          </w:p>
        </w:tc>
      </w:tr>
    </w:tbl>
    <w:p w14:paraId="7D96C416" w14:textId="77777777" w:rsidR="008F5EC2" w:rsidRDefault="008F5EC2" w:rsidP="008F5EC2">
      <w:pPr>
        <w:pStyle w:val="Caption"/>
        <w:spacing w:after="0"/>
        <w:ind w:firstLine="0"/>
        <w:jc w:val="center"/>
      </w:pPr>
    </w:p>
    <w:p w14:paraId="47EBBFE9" w14:textId="1459EE00" w:rsidR="00F430D2" w:rsidRPr="008F5EC2" w:rsidRDefault="008F5EC2" w:rsidP="008F5EC2">
      <w:pPr>
        <w:pStyle w:val="Caption"/>
        <w:spacing w:after="0"/>
        <w:ind w:firstLine="0"/>
        <w:jc w:val="center"/>
        <w:rPr>
          <w:color w:val="auto"/>
        </w:rPr>
      </w:pPr>
      <w:r w:rsidRPr="008F5EC2">
        <w:rPr>
          <w:color w:val="auto"/>
        </w:rPr>
        <w:t xml:space="preserve">Figure </w:t>
      </w:r>
      <w:r w:rsidRPr="008F5EC2">
        <w:rPr>
          <w:color w:val="auto"/>
        </w:rPr>
        <w:fldChar w:fldCharType="begin"/>
      </w:r>
      <w:r w:rsidRPr="008F5EC2">
        <w:rPr>
          <w:color w:val="auto"/>
        </w:rPr>
        <w:instrText xml:space="preserve"> SEQ Figure \* ARABIC </w:instrText>
      </w:r>
      <w:r w:rsidRPr="008F5EC2">
        <w:rPr>
          <w:color w:val="auto"/>
        </w:rPr>
        <w:fldChar w:fldCharType="separate"/>
      </w:r>
      <w:r w:rsidR="00114F0A">
        <w:rPr>
          <w:noProof/>
          <w:color w:val="auto"/>
        </w:rPr>
        <w:t>4</w:t>
      </w:r>
      <w:r w:rsidRPr="008F5EC2">
        <w:rPr>
          <w:color w:val="auto"/>
        </w:rPr>
        <w:fldChar w:fldCharType="end"/>
      </w:r>
      <w:r w:rsidRPr="008F5EC2">
        <w:rPr>
          <w:color w:val="auto"/>
        </w:rPr>
        <w:t xml:space="preserve"> - Example of Relative Weights</w:t>
      </w:r>
    </w:p>
    <w:p w14:paraId="446FA57F" w14:textId="6C030E2B" w:rsidR="00AC2ADF" w:rsidRDefault="00AC2ADF" w:rsidP="00475615">
      <w:pPr>
        <w:ind w:firstLine="0"/>
      </w:pPr>
    </w:p>
    <w:p w14:paraId="4C4377A3" w14:textId="5813BC81" w:rsidR="00E25A77" w:rsidRDefault="00E25A77" w:rsidP="00475615">
      <w:pPr>
        <w:ind w:firstLine="0"/>
      </w:pPr>
      <w:r>
        <w:tab/>
        <w:t xml:space="preserve">This process shows which requirement should be handled first. In this case, it would be the 3D models. Although they have a </w:t>
      </w:r>
      <w:r w:rsidR="0043783A">
        <w:t>low risk, the time required to generate both the models and the data structure required is very high according to the author.</w:t>
      </w:r>
    </w:p>
    <w:p w14:paraId="61FAC276" w14:textId="77777777" w:rsidR="00E25A77" w:rsidRDefault="00E25A77" w:rsidP="00475615">
      <w:pPr>
        <w:ind w:firstLine="0"/>
      </w:pPr>
    </w:p>
    <w:p w14:paraId="709991A2" w14:textId="735BDF12" w:rsidR="00804447" w:rsidRDefault="00804447" w:rsidP="00D83E93">
      <w:pPr>
        <w:pStyle w:val="Heading2"/>
      </w:pPr>
      <w:r>
        <w:t>3.</w:t>
      </w:r>
      <w:r w:rsidR="00475615">
        <w:t>4</w:t>
      </w:r>
      <w:r>
        <w:t xml:space="preserve"> Initial Requirements</w:t>
      </w:r>
    </w:p>
    <w:p w14:paraId="796BC52C" w14:textId="77777777" w:rsidR="00F309EC" w:rsidRPr="00F309EC" w:rsidRDefault="00F309EC" w:rsidP="00F309EC"/>
    <w:p w14:paraId="3C9060FF" w14:textId="7AE34091" w:rsidR="00F309EC" w:rsidRDefault="00F309EC" w:rsidP="00F309EC">
      <w:r>
        <w:t xml:space="preserve">Requirements listed in the table below are split into FR (functional requirement) and NFR (non-functional requirement) IDs </w:t>
      </w:r>
      <w:r w:rsidR="009F6B91">
        <w:t>and linked to the objectives listed in section 1.3 of this report.</w:t>
      </w:r>
    </w:p>
    <w:p w14:paraId="7B310152" w14:textId="77777777" w:rsidR="001A0470" w:rsidRDefault="001A0470" w:rsidP="00F309EC"/>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0"/>
        <w:gridCol w:w="968"/>
        <w:gridCol w:w="8633"/>
      </w:tblGrid>
      <w:tr w:rsidR="00C73018" w14:paraId="0BD8CAE2" w14:textId="77777777" w:rsidTr="001A0470">
        <w:trPr>
          <w:cnfStyle w:val="100000000000" w:firstRow="1" w:lastRow="0" w:firstColumn="0" w:lastColumn="0" w:oddVBand="0" w:evenVBand="0" w:oddHBand="0"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889B609" w14:textId="59187378" w:rsidR="00C73018" w:rsidRDefault="00C73018" w:rsidP="001A0470">
            <w:pPr>
              <w:ind w:firstLine="0"/>
              <w:jc w:val="center"/>
            </w:pPr>
            <w:r>
              <w:t>ID</w:t>
            </w:r>
          </w:p>
        </w:tc>
        <w:tc>
          <w:tcPr>
            <w:tcW w:w="967" w:type="dxa"/>
          </w:tcPr>
          <w:p w14:paraId="4A90033D" w14:textId="01F9B300" w:rsidR="00C73018" w:rsidRDefault="00C73018" w:rsidP="001A0470">
            <w:pPr>
              <w:ind w:firstLine="0"/>
              <w:jc w:val="center"/>
              <w:cnfStyle w:val="100000000000" w:firstRow="1" w:lastRow="0" w:firstColumn="0" w:lastColumn="0" w:oddVBand="0" w:evenVBand="0" w:oddHBand="0" w:evenHBand="0" w:firstRowFirstColumn="0" w:firstRowLastColumn="0" w:lastRowFirstColumn="0" w:lastRowLastColumn="0"/>
            </w:pPr>
            <w:r>
              <w:t>FR/NFR</w:t>
            </w:r>
          </w:p>
        </w:tc>
        <w:tc>
          <w:tcPr>
            <w:tcW w:w="8633" w:type="dxa"/>
          </w:tcPr>
          <w:p w14:paraId="7619457E" w14:textId="6719243C" w:rsidR="00C73018" w:rsidRDefault="00C73018" w:rsidP="00F309EC">
            <w:pPr>
              <w:ind w:firstLine="0"/>
              <w:cnfStyle w:val="100000000000" w:firstRow="1" w:lastRow="0" w:firstColumn="0" w:lastColumn="0" w:oddVBand="0" w:evenVBand="0" w:oddHBand="0" w:evenHBand="0" w:firstRowFirstColumn="0" w:firstRowLastColumn="0" w:lastRowFirstColumn="0" w:lastRowLastColumn="0"/>
            </w:pPr>
            <w:r>
              <w:t>Requirement</w:t>
            </w:r>
          </w:p>
        </w:tc>
      </w:tr>
      <w:tr w:rsidR="000A179C" w14:paraId="3F15CACA"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48734E54" w14:textId="77777777" w:rsidR="000A179C" w:rsidRDefault="000A179C" w:rsidP="001A0470">
            <w:pPr>
              <w:ind w:firstLine="0"/>
              <w:jc w:val="center"/>
            </w:pPr>
            <w:r>
              <w:t>01</w:t>
            </w:r>
          </w:p>
        </w:tc>
        <w:tc>
          <w:tcPr>
            <w:tcW w:w="967" w:type="dxa"/>
          </w:tcPr>
          <w:p w14:paraId="0A90C29D"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6E86A932"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Application is standalone and does not require a browser</w:t>
            </w:r>
          </w:p>
        </w:tc>
      </w:tr>
      <w:tr w:rsidR="000A179C" w14:paraId="5FA61F9C"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2118950" w14:textId="77777777" w:rsidR="000A179C" w:rsidRDefault="000A179C" w:rsidP="001A0470">
            <w:pPr>
              <w:ind w:firstLine="0"/>
              <w:jc w:val="center"/>
            </w:pPr>
            <w:r>
              <w:t>02</w:t>
            </w:r>
          </w:p>
        </w:tc>
        <w:tc>
          <w:tcPr>
            <w:tcW w:w="967" w:type="dxa"/>
          </w:tcPr>
          <w:p w14:paraId="35CDAB6A"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2E35C3D2"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Application takes single photograph as input</w:t>
            </w:r>
          </w:p>
        </w:tc>
      </w:tr>
      <w:tr w:rsidR="000A179C" w14:paraId="145D68C8"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179917" w14:textId="77777777" w:rsidR="000A179C" w:rsidRDefault="000A179C" w:rsidP="001A0470">
            <w:pPr>
              <w:ind w:firstLine="0"/>
              <w:jc w:val="center"/>
            </w:pPr>
            <w:r>
              <w:t>03</w:t>
            </w:r>
          </w:p>
        </w:tc>
        <w:tc>
          <w:tcPr>
            <w:tcW w:w="967" w:type="dxa"/>
          </w:tcPr>
          <w:p w14:paraId="3B58ACAC"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53E5077F"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User does not process the image locally</w:t>
            </w:r>
          </w:p>
        </w:tc>
      </w:tr>
      <w:tr w:rsidR="000A179C" w14:paraId="7083C022"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898BBC" w14:textId="77777777" w:rsidR="000A179C" w:rsidRDefault="000A179C" w:rsidP="001A0470">
            <w:pPr>
              <w:ind w:firstLine="0"/>
              <w:jc w:val="center"/>
            </w:pPr>
            <w:r>
              <w:t>04</w:t>
            </w:r>
          </w:p>
        </w:tc>
        <w:tc>
          <w:tcPr>
            <w:tcW w:w="967" w:type="dxa"/>
          </w:tcPr>
          <w:p w14:paraId="5DC28549"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0A802122"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Develop a public endpoint server that allows connection to ML models from anywhere</w:t>
            </w:r>
          </w:p>
        </w:tc>
      </w:tr>
      <w:tr w:rsidR="000A179C" w14:paraId="41E3CCE7"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096ECDB1" w14:textId="77777777" w:rsidR="000A179C" w:rsidRDefault="000A179C" w:rsidP="001A0470">
            <w:pPr>
              <w:ind w:firstLine="0"/>
              <w:jc w:val="center"/>
            </w:pPr>
            <w:r>
              <w:lastRenderedPageBreak/>
              <w:t>05</w:t>
            </w:r>
          </w:p>
        </w:tc>
        <w:tc>
          <w:tcPr>
            <w:tcW w:w="967" w:type="dxa"/>
          </w:tcPr>
          <w:p w14:paraId="7AD5C428"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75D32FF5"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shall be trained using common objects</w:t>
            </w:r>
          </w:p>
        </w:tc>
      </w:tr>
      <w:tr w:rsidR="000A179C" w14:paraId="5CB25074"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B38A058" w14:textId="4FBC430D" w:rsidR="000A179C" w:rsidRDefault="000A179C" w:rsidP="001A0470">
            <w:pPr>
              <w:ind w:firstLine="0"/>
              <w:jc w:val="center"/>
            </w:pPr>
            <w:r>
              <w:t>06</w:t>
            </w:r>
          </w:p>
        </w:tc>
        <w:tc>
          <w:tcPr>
            <w:tcW w:w="967" w:type="dxa"/>
          </w:tcPr>
          <w:p w14:paraId="266C356C"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204A47D4"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System will hold standard 3D models of common objects</w:t>
            </w:r>
          </w:p>
        </w:tc>
      </w:tr>
      <w:tr w:rsidR="000A179C" w14:paraId="0076A568"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FC55412" w14:textId="17CAD5FD" w:rsidR="000A179C" w:rsidRDefault="000A179C" w:rsidP="001A0470">
            <w:pPr>
              <w:ind w:firstLine="0"/>
              <w:jc w:val="center"/>
            </w:pPr>
            <w:r>
              <w:t>07</w:t>
            </w:r>
          </w:p>
        </w:tc>
        <w:tc>
          <w:tcPr>
            <w:tcW w:w="967" w:type="dxa"/>
          </w:tcPr>
          <w:p w14:paraId="10371FE4"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2DCF3024"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will recognise and report the relative rotation of desired object</w:t>
            </w:r>
          </w:p>
        </w:tc>
      </w:tr>
      <w:tr w:rsidR="000A179C" w14:paraId="54669DE7"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62B42F77" w14:textId="15974DF8" w:rsidR="000A179C" w:rsidRDefault="000A179C" w:rsidP="001A0470">
            <w:pPr>
              <w:ind w:firstLine="0"/>
              <w:jc w:val="center"/>
            </w:pPr>
            <w:r>
              <w:t>08</w:t>
            </w:r>
          </w:p>
        </w:tc>
        <w:tc>
          <w:tcPr>
            <w:tcW w:w="967" w:type="dxa"/>
          </w:tcPr>
          <w:p w14:paraId="358DDA46"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1DFB7FE8"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System will recognise and report the depth of desired object relative to viewpoint</w:t>
            </w:r>
          </w:p>
        </w:tc>
      </w:tr>
      <w:tr w:rsidR="000A179C" w14:paraId="5002EA73"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FC490B7" w14:textId="6C2CB39A" w:rsidR="000A179C" w:rsidRDefault="000A179C" w:rsidP="001A0470">
            <w:pPr>
              <w:ind w:firstLine="0"/>
              <w:jc w:val="center"/>
            </w:pPr>
            <w:r>
              <w:t>09</w:t>
            </w:r>
          </w:p>
        </w:tc>
        <w:tc>
          <w:tcPr>
            <w:tcW w:w="967" w:type="dxa"/>
          </w:tcPr>
          <w:p w14:paraId="32F0A89A"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5580F9FB"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system will automatically communicate between different components of the pipeline</w:t>
            </w:r>
          </w:p>
        </w:tc>
      </w:tr>
      <w:tr w:rsidR="000A179C" w14:paraId="283BBEED"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AE91692" w14:textId="505D3995" w:rsidR="000A179C" w:rsidRDefault="000A179C" w:rsidP="001A0470">
            <w:pPr>
              <w:ind w:firstLine="0"/>
              <w:jc w:val="center"/>
            </w:pPr>
            <w:r>
              <w:t>10</w:t>
            </w:r>
          </w:p>
        </w:tc>
        <w:tc>
          <w:tcPr>
            <w:tcW w:w="967" w:type="dxa"/>
          </w:tcPr>
          <w:p w14:paraId="7B139BE1"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3A4FF376"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system will substitute 3D models in virtual space based on where the specified objects are in the input image</w:t>
            </w:r>
          </w:p>
        </w:tc>
      </w:tr>
      <w:tr w:rsidR="000A179C" w14:paraId="061E41D1"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17184166" w14:textId="24A0223D" w:rsidR="000A179C" w:rsidRDefault="000A179C" w:rsidP="001A0470">
            <w:pPr>
              <w:ind w:firstLine="0"/>
              <w:jc w:val="center"/>
            </w:pPr>
            <w:r>
              <w:t>11</w:t>
            </w:r>
          </w:p>
        </w:tc>
        <w:tc>
          <w:tcPr>
            <w:tcW w:w="967" w:type="dxa"/>
          </w:tcPr>
          <w:p w14:paraId="18919B7B"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250684B8"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user should be able to show/hide metrics during execution</w:t>
            </w:r>
          </w:p>
        </w:tc>
      </w:tr>
      <w:tr w:rsidR="000A179C" w14:paraId="028D0A8C"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1CFA087" w14:textId="0D3CB911" w:rsidR="000A179C" w:rsidRDefault="000A179C" w:rsidP="001A0470">
            <w:pPr>
              <w:ind w:firstLine="0"/>
              <w:jc w:val="center"/>
            </w:pPr>
            <w:r>
              <w:t>12</w:t>
            </w:r>
          </w:p>
        </w:tc>
        <w:tc>
          <w:tcPr>
            <w:tcW w:w="967" w:type="dxa"/>
          </w:tcPr>
          <w:p w14:paraId="254E3E53"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45B9C37A"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user should not have to leave the application during the process</w:t>
            </w:r>
          </w:p>
        </w:tc>
      </w:tr>
      <w:tr w:rsidR="000A179C" w14:paraId="0480DE14"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7DA4D8F" w14:textId="71FBAB78" w:rsidR="000A179C" w:rsidRDefault="000A179C" w:rsidP="001A0470">
            <w:pPr>
              <w:ind w:firstLine="0"/>
              <w:jc w:val="center"/>
            </w:pPr>
            <w:r>
              <w:t>13</w:t>
            </w:r>
          </w:p>
        </w:tc>
        <w:tc>
          <w:tcPr>
            <w:tcW w:w="967" w:type="dxa"/>
          </w:tcPr>
          <w:p w14:paraId="0CDE69B4"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FR</w:t>
            </w:r>
          </w:p>
        </w:tc>
        <w:tc>
          <w:tcPr>
            <w:tcW w:w="8633" w:type="dxa"/>
          </w:tcPr>
          <w:p w14:paraId="4B89E772"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application should have Virtual Reality support</w:t>
            </w:r>
          </w:p>
        </w:tc>
      </w:tr>
      <w:tr w:rsidR="000A179C" w14:paraId="78018C94"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5ED45AB0" w14:textId="6CFD3315" w:rsidR="000A179C" w:rsidRDefault="000A179C" w:rsidP="001A0470">
            <w:pPr>
              <w:ind w:firstLine="0"/>
              <w:jc w:val="center"/>
            </w:pPr>
            <w:r>
              <w:t>14</w:t>
            </w:r>
          </w:p>
        </w:tc>
        <w:tc>
          <w:tcPr>
            <w:tcW w:w="967" w:type="dxa"/>
          </w:tcPr>
          <w:p w14:paraId="13A7FF56"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FR</w:t>
            </w:r>
          </w:p>
        </w:tc>
        <w:tc>
          <w:tcPr>
            <w:tcW w:w="8633" w:type="dxa"/>
          </w:tcPr>
          <w:p w14:paraId="2EFB4136"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application should allow the selection of objects to create in the 3D space</w:t>
            </w:r>
          </w:p>
        </w:tc>
      </w:tr>
      <w:tr w:rsidR="000A179C" w14:paraId="039EF0C3"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6E7B1368" w14:textId="3A7A5A61" w:rsidR="000A179C" w:rsidRDefault="000A179C" w:rsidP="001A0470">
            <w:pPr>
              <w:ind w:firstLine="0"/>
              <w:jc w:val="center"/>
            </w:pPr>
            <w:r>
              <w:t>15</w:t>
            </w:r>
          </w:p>
        </w:tc>
        <w:tc>
          <w:tcPr>
            <w:tcW w:w="967" w:type="dxa"/>
          </w:tcPr>
          <w:p w14:paraId="02A4708D"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633" w:type="dxa"/>
          </w:tcPr>
          <w:p w14:paraId="797E76C2"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will be developed using cutting edge open source frameworks for ML</w:t>
            </w:r>
          </w:p>
        </w:tc>
      </w:tr>
      <w:tr w:rsidR="000A179C" w14:paraId="431E24A6"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03870BD6" w14:textId="07AD53DA" w:rsidR="000A179C" w:rsidRDefault="000A179C" w:rsidP="001A0470">
            <w:pPr>
              <w:ind w:firstLine="0"/>
              <w:jc w:val="center"/>
            </w:pPr>
            <w:r>
              <w:t>16</w:t>
            </w:r>
          </w:p>
        </w:tc>
        <w:tc>
          <w:tcPr>
            <w:tcW w:w="967" w:type="dxa"/>
          </w:tcPr>
          <w:p w14:paraId="6EDDBD8C"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633" w:type="dxa"/>
          </w:tcPr>
          <w:p w14:paraId="4BBD9586"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 xml:space="preserve">System will have a way to report metrics including stage times, accuracy percentiles, etc. </w:t>
            </w:r>
          </w:p>
        </w:tc>
      </w:tr>
      <w:tr w:rsidR="000A179C" w14:paraId="7C6D9B34"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7670CE84" w14:textId="76679B8D" w:rsidR="000A179C" w:rsidRDefault="000A179C" w:rsidP="001A0470">
            <w:pPr>
              <w:ind w:firstLine="0"/>
              <w:jc w:val="center"/>
            </w:pPr>
            <w:r>
              <w:t>17</w:t>
            </w:r>
          </w:p>
        </w:tc>
        <w:tc>
          <w:tcPr>
            <w:tcW w:w="967" w:type="dxa"/>
          </w:tcPr>
          <w:p w14:paraId="60AF9277"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633" w:type="dxa"/>
          </w:tcPr>
          <w:p w14:paraId="4A92CA74"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System will not hold any data that isn’t marked as training data</w:t>
            </w:r>
          </w:p>
        </w:tc>
      </w:tr>
      <w:tr w:rsidR="000A179C" w14:paraId="0E498EDB"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13E81CA5" w14:textId="2D832A3A" w:rsidR="000A179C" w:rsidRDefault="000A179C" w:rsidP="001A0470">
            <w:pPr>
              <w:ind w:firstLine="0"/>
              <w:jc w:val="center"/>
            </w:pPr>
            <w:r>
              <w:t>18</w:t>
            </w:r>
          </w:p>
        </w:tc>
        <w:tc>
          <w:tcPr>
            <w:tcW w:w="967" w:type="dxa"/>
          </w:tcPr>
          <w:p w14:paraId="4A9F9811"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633" w:type="dxa"/>
          </w:tcPr>
          <w:p w14:paraId="6799B1DE"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System shall have a minimum of 70% test coverage</w:t>
            </w:r>
          </w:p>
        </w:tc>
      </w:tr>
      <w:tr w:rsidR="000A179C" w14:paraId="733170E9" w14:textId="77777777" w:rsidTr="001A0470">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460" w:type="dxa"/>
          </w:tcPr>
          <w:p w14:paraId="36FA2F0B" w14:textId="0C041DC0" w:rsidR="000A179C" w:rsidRDefault="000A179C" w:rsidP="001A0470">
            <w:pPr>
              <w:ind w:firstLine="0"/>
              <w:jc w:val="center"/>
            </w:pPr>
            <w:r>
              <w:t>19</w:t>
            </w:r>
          </w:p>
        </w:tc>
        <w:tc>
          <w:tcPr>
            <w:tcW w:w="967" w:type="dxa"/>
          </w:tcPr>
          <w:p w14:paraId="36EB776A" w14:textId="77777777" w:rsidR="000A179C" w:rsidRDefault="000A179C" w:rsidP="001A0470">
            <w:pPr>
              <w:ind w:firstLine="0"/>
              <w:jc w:val="center"/>
              <w:cnfStyle w:val="000000100000" w:firstRow="0" w:lastRow="0" w:firstColumn="0" w:lastColumn="0" w:oddVBand="0" w:evenVBand="0" w:oddHBand="1" w:evenHBand="0" w:firstRowFirstColumn="0" w:firstRowLastColumn="0" w:lastRowFirstColumn="0" w:lastRowLastColumn="0"/>
            </w:pPr>
            <w:r>
              <w:t>NFR</w:t>
            </w:r>
          </w:p>
        </w:tc>
        <w:tc>
          <w:tcPr>
            <w:tcW w:w="8633" w:type="dxa"/>
          </w:tcPr>
          <w:p w14:paraId="0250DCC0" w14:textId="77777777" w:rsidR="000A179C" w:rsidRDefault="000A179C" w:rsidP="00F309EC">
            <w:pPr>
              <w:ind w:firstLine="0"/>
              <w:cnfStyle w:val="000000100000" w:firstRow="0" w:lastRow="0" w:firstColumn="0" w:lastColumn="0" w:oddVBand="0" w:evenVBand="0" w:oddHBand="1" w:evenHBand="0" w:firstRowFirstColumn="0" w:firstRowLastColumn="0" w:lastRowFirstColumn="0" w:lastRowLastColumn="0"/>
            </w:pPr>
            <w:r>
              <w:t>The API that receives and returns data should be secure</w:t>
            </w:r>
          </w:p>
        </w:tc>
      </w:tr>
      <w:tr w:rsidR="000A179C" w14:paraId="765CECEF" w14:textId="77777777" w:rsidTr="001A0470">
        <w:trPr>
          <w:trHeight w:val="397"/>
        </w:trPr>
        <w:tc>
          <w:tcPr>
            <w:cnfStyle w:val="001000000000" w:firstRow="0" w:lastRow="0" w:firstColumn="1" w:lastColumn="0" w:oddVBand="0" w:evenVBand="0" w:oddHBand="0" w:evenHBand="0" w:firstRowFirstColumn="0" w:firstRowLastColumn="0" w:lastRowFirstColumn="0" w:lastRowLastColumn="0"/>
            <w:tcW w:w="460" w:type="dxa"/>
          </w:tcPr>
          <w:p w14:paraId="4AC59F92" w14:textId="77777777" w:rsidR="000A179C" w:rsidRDefault="000A179C" w:rsidP="001A0470">
            <w:pPr>
              <w:ind w:firstLine="0"/>
              <w:jc w:val="center"/>
            </w:pPr>
            <w:r>
              <w:t>20</w:t>
            </w:r>
          </w:p>
        </w:tc>
        <w:tc>
          <w:tcPr>
            <w:tcW w:w="967" w:type="dxa"/>
          </w:tcPr>
          <w:p w14:paraId="1A877770" w14:textId="77777777" w:rsidR="000A179C" w:rsidRDefault="000A179C" w:rsidP="001A0470">
            <w:pPr>
              <w:ind w:firstLine="0"/>
              <w:jc w:val="center"/>
              <w:cnfStyle w:val="000000000000" w:firstRow="0" w:lastRow="0" w:firstColumn="0" w:lastColumn="0" w:oddVBand="0" w:evenVBand="0" w:oddHBand="0" w:evenHBand="0" w:firstRowFirstColumn="0" w:firstRowLastColumn="0" w:lastRowFirstColumn="0" w:lastRowLastColumn="0"/>
            </w:pPr>
            <w:r>
              <w:t>NFR</w:t>
            </w:r>
          </w:p>
        </w:tc>
        <w:tc>
          <w:tcPr>
            <w:tcW w:w="8633" w:type="dxa"/>
          </w:tcPr>
          <w:p w14:paraId="59FDBD88" w14:textId="77777777" w:rsidR="000A179C" w:rsidRDefault="000A179C" w:rsidP="00F309EC">
            <w:pPr>
              <w:ind w:firstLine="0"/>
              <w:cnfStyle w:val="000000000000" w:firstRow="0" w:lastRow="0" w:firstColumn="0" w:lastColumn="0" w:oddVBand="0" w:evenVBand="0" w:oddHBand="0" w:evenHBand="0" w:firstRowFirstColumn="0" w:firstRowLastColumn="0" w:lastRowFirstColumn="0" w:lastRowLastColumn="0"/>
            </w:pPr>
            <w:r>
              <w:t>The application should be desktop only</w:t>
            </w:r>
          </w:p>
        </w:tc>
      </w:tr>
    </w:tbl>
    <w:p w14:paraId="72A8C665" w14:textId="30539759" w:rsidR="00675492" w:rsidRDefault="00675492" w:rsidP="00F309EC"/>
    <w:p w14:paraId="11E202C8" w14:textId="77777777" w:rsidR="00283F8D" w:rsidRDefault="00283F8D" w:rsidP="00F309EC"/>
    <w:p w14:paraId="20681F2B" w14:textId="0D406D6E" w:rsidR="00526F44" w:rsidRDefault="00526F44" w:rsidP="00D83E93">
      <w:pPr>
        <w:pStyle w:val="Heading2"/>
      </w:pPr>
      <w:r>
        <w:t>3.</w:t>
      </w:r>
      <w:r w:rsidR="00475615">
        <w:t>5</w:t>
      </w:r>
      <w:r>
        <w:t xml:space="preserve"> </w:t>
      </w:r>
      <w:r w:rsidR="0093275C">
        <w:t>Proposed System Architecture</w:t>
      </w:r>
    </w:p>
    <w:p w14:paraId="7BB2CD27" w14:textId="15755A37" w:rsidR="0093275C" w:rsidRDefault="0093275C" w:rsidP="0093275C"/>
    <w:p w14:paraId="27C0504E" w14:textId="355BCDF5" w:rsidR="00526F44" w:rsidRPr="00526F44" w:rsidRDefault="00B208C0" w:rsidP="002005EB">
      <w:r>
        <w:rPr>
          <w:noProof/>
        </w:rPr>
        <mc:AlternateContent>
          <mc:Choice Requires="wpg">
            <w:drawing>
              <wp:anchor distT="0" distB="0" distL="114300" distR="114300" simplePos="0" relativeHeight="251689984" behindDoc="0" locked="0" layoutInCell="1" allowOverlap="1" wp14:anchorId="32197EE3" wp14:editId="71048DDE">
                <wp:simplePos x="0" y="0"/>
                <wp:positionH relativeFrom="column">
                  <wp:posOffset>326571</wp:posOffset>
                </wp:positionH>
                <wp:positionV relativeFrom="paragraph">
                  <wp:posOffset>589189</wp:posOffset>
                </wp:positionV>
                <wp:extent cx="6083935" cy="2441575"/>
                <wp:effectExtent l="0" t="0" r="12065" b="15875"/>
                <wp:wrapTopAndBottom/>
                <wp:docPr id="27" name="Group 27"/>
                <wp:cNvGraphicFramePr/>
                <a:graphic xmlns:a="http://schemas.openxmlformats.org/drawingml/2006/main">
                  <a:graphicData uri="http://schemas.microsoft.com/office/word/2010/wordprocessingGroup">
                    <wpg:wgp>
                      <wpg:cNvGrpSpPr/>
                      <wpg:grpSpPr>
                        <a:xfrm>
                          <a:off x="0" y="0"/>
                          <a:ext cx="6083935" cy="2441575"/>
                          <a:chOff x="0" y="0"/>
                          <a:chExt cx="6083935" cy="2442166"/>
                        </a:xfrm>
                      </wpg:grpSpPr>
                      <wps:wsp>
                        <wps:cNvPr id="3" name="Rectangle 3"/>
                        <wps:cNvSpPr/>
                        <wps:spPr>
                          <a:xfrm>
                            <a:off x="0" y="0"/>
                            <a:ext cx="6083935" cy="2442166"/>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Arrow: Pentagon 4"/>
                        <wps:cNvSpPr/>
                        <wps:spPr>
                          <a:xfrm>
                            <a:off x="220951" y="1760815"/>
                            <a:ext cx="538480"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307CF740" w14:textId="6E6381F4" w:rsidR="00232AB2" w:rsidRPr="00EA5359" w:rsidRDefault="00232AB2" w:rsidP="00EA5359">
                              <w:pPr>
                                <w:ind w:firstLine="0"/>
                                <w:rPr>
                                  <w:sz w:val="16"/>
                                  <w:szCs w:val="16"/>
                                </w:rPr>
                              </w:pPr>
                              <w:r w:rsidRPr="00EA5359">
                                <w:rPr>
                                  <w:sz w:val="16"/>
                                  <w:szCs w:val="16"/>
                                </w:rP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985784"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1016377" y="968788"/>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07C444A0" w14:textId="1AB07B5F" w:rsidR="00232AB2" w:rsidRPr="00503EF2" w:rsidRDefault="00232AB2" w:rsidP="001239CD">
                              <w:pPr>
                                <w:ind w:firstLine="0"/>
                                <w:jc w:val="center"/>
                                <w:rPr>
                                  <w:sz w:val="16"/>
                                  <w:szCs w:val="16"/>
                                </w:rPr>
                              </w:pPr>
                              <w:r>
                                <w:rPr>
                                  <w:sz w:val="16"/>
                                  <w:szCs w:val="16"/>
                                </w:rPr>
                                <w:t>R-C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547280" y="241348"/>
                            <a:ext cx="3049905" cy="1300480"/>
                          </a:xfrm>
                          <a:prstGeom prst="rect">
                            <a:avLst/>
                          </a:prstGeom>
                          <a:ln>
                            <a:prstDash val="sysDash"/>
                          </a:ln>
                        </wps:spPr>
                        <wps:style>
                          <a:lnRef idx="2">
                            <a:schemeClr val="dk1"/>
                          </a:lnRef>
                          <a:fillRef idx="1">
                            <a:schemeClr val="lt1"/>
                          </a:fillRef>
                          <a:effectRef idx="0">
                            <a:schemeClr val="dk1"/>
                          </a:effectRef>
                          <a:fontRef idx="minor">
                            <a:schemeClr val="dk1"/>
                          </a:fontRef>
                        </wps:style>
                        <wps:txbx>
                          <w:txbxContent>
                            <w:p w14:paraId="1FF3CB55" w14:textId="77EC95F1" w:rsidR="00232AB2" w:rsidRPr="00863F2B" w:rsidRDefault="00232AB2" w:rsidP="00503EF2">
                              <w:pPr>
                                <w:ind w:firstLine="0"/>
                              </w:pPr>
                              <w:r w:rsidRPr="00863F2B">
                                <w:t>API (Cloud host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Rectangle 10"/>
                        <wps:cNvSpPr/>
                        <wps:spPr>
                          <a:xfrm>
                            <a:off x="1006180" y="482695"/>
                            <a:ext cx="2565400" cy="266700"/>
                          </a:xfrm>
                          <a:prstGeom prst="rect">
                            <a:avLst/>
                          </a:prstGeom>
                        </wps:spPr>
                        <wps:style>
                          <a:lnRef idx="2">
                            <a:schemeClr val="dk1"/>
                          </a:lnRef>
                          <a:fillRef idx="1">
                            <a:schemeClr val="lt1"/>
                          </a:fillRef>
                          <a:effectRef idx="0">
                            <a:schemeClr val="dk1"/>
                          </a:effectRef>
                          <a:fontRef idx="minor">
                            <a:schemeClr val="dk1"/>
                          </a:fontRef>
                        </wps:style>
                        <wps:txbx>
                          <w:txbxContent>
                            <w:p w14:paraId="2331DAA2" w14:textId="22ABE859" w:rsidR="00232AB2" w:rsidRPr="00503EF2" w:rsidRDefault="00232AB2" w:rsidP="000264BC">
                              <w:pPr>
                                <w:ind w:firstLine="0"/>
                                <w:jc w:val="center"/>
                                <w:rPr>
                                  <w:sz w:val="16"/>
                                  <w:szCs w:val="16"/>
                                </w:rPr>
                              </w:pPr>
                              <w:r>
                                <w:rPr>
                                  <w:sz w:val="16"/>
                                  <w:szCs w:val="16"/>
                                </w:rPr>
                                <w:t>JSON Contai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2267304" y="968788"/>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37FD73FA" w14:textId="201D98D4" w:rsidR="00232AB2" w:rsidRPr="00503EF2" w:rsidRDefault="00232AB2" w:rsidP="000264BC">
                              <w:pPr>
                                <w:ind w:firstLine="0"/>
                                <w:jc w:val="center"/>
                                <w:rPr>
                                  <w:sz w:val="16"/>
                                  <w:szCs w:val="16"/>
                                </w:rPr>
                              </w:pPr>
                              <w:r>
                                <w:rPr>
                                  <w:sz w:val="16"/>
                                  <w:szCs w:val="16"/>
                                </w:rPr>
                                <w:t>Pose Det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3011741" y="1672434"/>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2A7CC8EB" w14:textId="28C4CA62" w:rsidR="00232AB2" w:rsidRPr="00503EF2" w:rsidRDefault="00232AB2" w:rsidP="000B548A">
                              <w:pPr>
                                <w:ind w:firstLine="0"/>
                                <w:jc w:val="center"/>
                                <w:rPr>
                                  <w:sz w:val="16"/>
                                  <w:szCs w:val="16"/>
                                </w:rPr>
                              </w:pPr>
                              <w:r>
                                <w:rPr>
                                  <w:sz w:val="16"/>
                                  <w:szCs w:val="16"/>
                                </w:rPr>
                                <w:t>C# Scene Bui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187884" y="958591"/>
                            <a:ext cx="838200" cy="375285"/>
                          </a:xfrm>
                          <a:prstGeom prst="rect">
                            <a:avLst/>
                          </a:prstGeom>
                        </wps:spPr>
                        <wps:style>
                          <a:lnRef idx="2">
                            <a:schemeClr val="dk1"/>
                          </a:lnRef>
                          <a:fillRef idx="1">
                            <a:schemeClr val="lt1"/>
                          </a:fillRef>
                          <a:effectRef idx="0">
                            <a:schemeClr val="dk1"/>
                          </a:effectRef>
                          <a:fontRef idx="minor">
                            <a:schemeClr val="dk1"/>
                          </a:fontRef>
                        </wps:style>
                        <wps:txbx>
                          <w:txbxContent>
                            <w:p w14:paraId="7A58F547" w14:textId="31BABBB0" w:rsidR="00232AB2" w:rsidRPr="00503EF2" w:rsidRDefault="00232AB2" w:rsidP="00E909B2">
                              <w:pPr>
                                <w:ind w:firstLine="0"/>
                                <w:jc w:val="center"/>
                                <w:rPr>
                                  <w:sz w:val="16"/>
                                  <w:szCs w:val="16"/>
                                </w:rPr>
                              </w:pPr>
                              <w:r>
                                <w:rPr>
                                  <w:sz w:val="16"/>
                                  <w:szCs w:val="16"/>
                                </w:rPr>
                                <w:t>Virtual Sce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4201481" y="1662237"/>
                            <a:ext cx="838200" cy="375557"/>
                          </a:xfrm>
                          <a:prstGeom prst="rect">
                            <a:avLst/>
                          </a:prstGeom>
                        </wps:spPr>
                        <wps:style>
                          <a:lnRef idx="2">
                            <a:schemeClr val="dk1"/>
                          </a:lnRef>
                          <a:fillRef idx="1">
                            <a:schemeClr val="lt1"/>
                          </a:fillRef>
                          <a:effectRef idx="0">
                            <a:schemeClr val="dk1"/>
                          </a:effectRef>
                          <a:fontRef idx="minor">
                            <a:schemeClr val="dk1"/>
                          </a:fontRef>
                        </wps:style>
                        <wps:txb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Arrow: Pentagon 15"/>
                        <wps:cNvSpPr/>
                        <wps:spPr>
                          <a:xfrm>
                            <a:off x="5224657" y="1016378"/>
                            <a:ext cx="661035" cy="250190"/>
                          </a:xfrm>
                          <a:prstGeom prst="homePlate">
                            <a:avLst/>
                          </a:prstGeom>
                        </wps:spPr>
                        <wps:style>
                          <a:lnRef idx="2">
                            <a:schemeClr val="dk1"/>
                          </a:lnRef>
                          <a:fillRef idx="1">
                            <a:schemeClr val="lt1"/>
                          </a:fillRef>
                          <a:effectRef idx="0">
                            <a:schemeClr val="dk1"/>
                          </a:effectRef>
                          <a:fontRef idx="minor">
                            <a:schemeClr val="dk1"/>
                          </a:fontRef>
                        </wps:style>
                        <wps:txb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Straight Arrow Connector 16"/>
                        <wps:cNvCnPr/>
                        <wps:spPr>
                          <a:xfrm flipV="1">
                            <a:off x="1393695" y="1376699"/>
                            <a:ext cx="2363"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Straight Arrow Connector 17"/>
                        <wps:cNvCnPr/>
                        <wps:spPr>
                          <a:xfrm flipV="1">
                            <a:off x="1900184" y="1145550"/>
                            <a:ext cx="309525" cy="708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Straight Arrow Connector 18"/>
                        <wps:cNvCnPr/>
                        <wps:spPr>
                          <a:xfrm flipV="1">
                            <a:off x="1393695" y="775031"/>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 name="Straight Arrow Connector 19"/>
                        <wps:cNvCnPr/>
                        <wps:spPr>
                          <a:xfrm flipV="1">
                            <a:off x="2685412" y="788628"/>
                            <a:ext cx="0" cy="13231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 name="Straight Arrow Connector 21"/>
                        <wps:cNvCnPr/>
                        <wps:spPr>
                          <a:xfrm>
                            <a:off x="3375461" y="785229"/>
                            <a:ext cx="4725" cy="84115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2" name="Straight Arrow Connector 22"/>
                        <wps:cNvCnPr/>
                        <wps:spPr>
                          <a:xfrm flipV="1">
                            <a:off x="3912544" y="1849196"/>
                            <a:ext cx="241005" cy="4726"/>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 name="Straight Arrow Connector 23"/>
                        <wps:cNvCnPr/>
                        <wps:spPr>
                          <a:xfrm flipV="1">
                            <a:off x="4588996" y="1369901"/>
                            <a:ext cx="0" cy="2410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32197EE3" id="Group 27" o:spid="_x0000_s1026" style="position:absolute;left:0;text-align:left;margin-left:25.7pt;margin-top:46.4pt;width:479.05pt;height:192.25pt;z-index:251689984" coordsize="60839,244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">
                <v:rect id="Rectangle 3" o:spid="_x0000_s1027" style="position:absolute;width:60839;height:244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XOg6wwAAANoAAAAPAAAAZHJzL2Rvd25yZXYueG1sRI9Ba8JA&#10;FITvBf/D8oTe6sYWrE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51zoOsMAAADaAAAADwAA&#10;AAAAAAAAAAAAAAAHAgAAZHJzL2Rvd25yZXYueG1sUEsFBgAAAAADAAMAtwAAAPcCAAAAAA==&#10;" fillcolor="white [3201]" strokecolor="black [3200]"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rrow: Pentagon 4" o:spid="_x0000_s1028" type="#_x0000_t15" style="position:absolute;left:2209;top:17608;width:5385;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" adj="16582" fillcolor="white [3201]" strokecolor="black [3200]" strokeweight="1pt">
                  <v:textbox>
                    <w:txbxContent>
                      <w:p w14:paraId="307CF740" w14:textId="6E6381F4" w:rsidR="00232AB2" w:rsidRPr="00EA5359" w:rsidRDefault="00232AB2" w:rsidP="00EA5359">
                        <w:pPr>
                          <w:ind w:firstLine="0"/>
                          <w:rPr>
                            <w:sz w:val="16"/>
                            <w:szCs w:val="16"/>
                          </w:rPr>
                        </w:pPr>
                        <w:r w:rsidRPr="00EA5359">
                          <w:rPr>
                            <w:sz w:val="16"/>
                            <w:szCs w:val="16"/>
                          </w:rPr>
                          <w:t>Input</w:t>
                        </w:r>
                      </w:p>
                    </w:txbxContent>
                  </v:textbox>
                </v:shape>
                <v:rect id="Rectangle 5" o:spid="_x0000_s1029" style="position:absolute;left:985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" fillcolor="white [3201]" strokecolor="black [3200]" strokeweight="1pt">
                  <v:textbox>
                    <w:txbxContent>
                      <w:p w14:paraId="097E6AC4" w14:textId="3B76D282" w:rsidR="00232AB2" w:rsidRPr="00503EF2" w:rsidRDefault="00232AB2" w:rsidP="00503EF2">
                        <w:pPr>
                          <w:ind w:firstLine="0"/>
                          <w:jc w:val="center"/>
                          <w:rPr>
                            <w:sz w:val="16"/>
                            <w:szCs w:val="16"/>
                          </w:rPr>
                        </w:pPr>
                        <w:r w:rsidRPr="00503EF2">
                          <w:rPr>
                            <w:sz w:val="16"/>
                            <w:szCs w:val="16"/>
                          </w:rPr>
                          <w:t>Unity UI</w:t>
                        </w:r>
                      </w:p>
                    </w:txbxContent>
                  </v:textbox>
                </v:rect>
                <v:rect id="Rectangle 8" o:spid="_x0000_s1030" style="position:absolute;left:10163;top:9687;width:8382;height:3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" fillcolor="white [3201]" strokecolor="black [3200]" strokeweight="1pt">
                  <v:textbox>
                    <w:txbxContent>
                      <w:p w14:paraId="07C444A0" w14:textId="1AB07B5F" w:rsidR="00232AB2" w:rsidRPr="00503EF2" w:rsidRDefault="00232AB2" w:rsidP="001239CD">
                        <w:pPr>
                          <w:ind w:firstLine="0"/>
                          <w:jc w:val="center"/>
                          <w:rPr>
                            <w:sz w:val="16"/>
                            <w:szCs w:val="16"/>
                          </w:rPr>
                        </w:pPr>
                        <w:r>
                          <w:rPr>
                            <w:sz w:val="16"/>
                            <w:szCs w:val="16"/>
                          </w:rPr>
                          <w:t>R-CNN</w:t>
                        </w:r>
                      </w:p>
                    </w:txbxContent>
                  </v:textbox>
                </v:rect>
                <v:rect id="Rectangle 6" o:spid="_x0000_s1031" style="position:absolute;left:5472;top:2413;width:30499;height:130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" fillcolor="white [3201]" strokecolor="black [3200]" strokeweight="1pt">
                  <v:stroke dashstyle="3 1"/>
                  <v:textbox>
                    <w:txbxContent>
                      <w:p w14:paraId="1FF3CB55" w14:textId="77EC95F1" w:rsidR="00232AB2" w:rsidRPr="00863F2B" w:rsidRDefault="00232AB2" w:rsidP="00503EF2">
                        <w:pPr>
                          <w:ind w:firstLine="0"/>
                        </w:pPr>
                        <w:r w:rsidRPr="00863F2B">
                          <w:t>API (Cloud hosted)</w:t>
                        </w:r>
                      </w:p>
                    </w:txbxContent>
                  </v:textbox>
                </v:rect>
                <v:rect id="Rectangle 10" o:spid="_x0000_s1032" style="position:absolute;left:10061;top:4826;width:25654;height:2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" fillcolor="white [3201]" strokecolor="black [3200]" strokeweight="1pt">
                  <v:textbox>
                    <w:txbxContent>
                      <w:p w14:paraId="2331DAA2" w14:textId="22ABE859" w:rsidR="00232AB2" w:rsidRPr="00503EF2" w:rsidRDefault="00232AB2" w:rsidP="000264BC">
                        <w:pPr>
                          <w:ind w:firstLine="0"/>
                          <w:jc w:val="center"/>
                          <w:rPr>
                            <w:sz w:val="16"/>
                            <w:szCs w:val="16"/>
                          </w:rPr>
                        </w:pPr>
                        <w:r>
                          <w:rPr>
                            <w:sz w:val="16"/>
                            <w:szCs w:val="16"/>
                          </w:rPr>
                          <w:t>JSON Container</w:t>
                        </w:r>
                      </w:p>
                    </w:txbxContent>
                  </v:textbox>
                </v:rect>
                <v:rect id="Rectangle 11" o:spid="_x0000_s1033" style="position:absolute;left:22673;top:9687;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" fillcolor="white [3201]" strokecolor="black [3200]" strokeweight="1pt">
                  <v:textbox>
                    <w:txbxContent>
                      <w:p w14:paraId="37FD73FA" w14:textId="201D98D4" w:rsidR="00232AB2" w:rsidRPr="00503EF2" w:rsidRDefault="00232AB2" w:rsidP="000264BC">
                        <w:pPr>
                          <w:ind w:firstLine="0"/>
                          <w:jc w:val="center"/>
                          <w:rPr>
                            <w:sz w:val="16"/>
                            <w:szCs w:val="16"/>
                          </w:rPr>
                        </w:pPr>
                        <w:r>
                          <w:rPr>
                            <w:sz w:val="16"/>
                            <w:szCs w:val="16"/>
                          </w:rPr>
                          <w:t>Pose Detection</w:t>
                        </w:r>
                      </w:p>
                    </w:txbxContent>
                  </v:textbox>
                </v:rect>
                <v:rect id="Rectangle 12" o:spid="_x0000_s1034" style="position:absolute;left:30117;top:16724;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" fillcolor="white [3201]" strokecolor="black [3200]" strokeweight="1pt">
                  <v:textbox>
                    <w:txbxContent>
                      <w:p w14:paraId="2A7CC8EB" w14:textId="28C4CA62" w:rsidR="00232AB2" w:rsidRPr="00503EF2" w:rsidRDefault="00232AB2" w:rsidP="000B548A">
                        <w:pPr>
                          <w:ind w:firstLine="0"/>
                          <w:jc w:val="center"/>
                          <w:rPr>
                            <w:sz w:val="16"/>
                            <w:szCs w:val="16"/>
                          </w:rPr>
                        </w:pPr>
                        <w:r>
                          <w:rPr>
                            <w:sz w:val="16"/>
                            <w:szCs w:val="16"/>
                          </w:rPr>
                          <w:t>C# Scene Builder</w:t>
                        </w:r>
                      </w:p>
                    </w:txbxContent>
                  </v:textbox>
                </v:rect>
                <v:rect id="Rectangle 13" o:spid="_x0000_s1035" style="position:absolute;left:41878;top:9585;width:8382;height:37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YK2rwgAAANsAAAAPAAAAZHJzL2Rvd25yZXYueG1sRE9Na8JA&#10;EL0X/A/LCL3VjS1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CPYK2rwgAAANsAAAAPAAAA&#10;AAAAAAAAAAAAAAcCAABkcnMvZG93bnJldi54bWxQSwUGAAAAAAMAAwC3AAAA9gIAAAAA&#10;" fillcolor="white [3201]" strokecolor="black [3200]" strokeweight="1pt">
                  <v:textbox>
                    <w:txbxContent>
                      <w:p w14:paraId="7A58F547" w14:textId="31BABBB0" w:rsidR="00232AB2" w:rsidRPr="00503EF2" w:rsidRDefault="00232AB2" w:rsidP="00E909B2">
                        <w:pPr>
                          <w:ind w:firstLine="0"/>
                          <w:jc w:val="center"/>
                          <w:rPr>
                            <w:sz w:val="16"/>
                            <w:szCs w:val="16"/>
                          </w:rPr>
                        </w:pPr>
                        <w:r>
                          <w:rPr>
                            <w:sz w:val="16"/>
                            <w:szCs w:val="16"/>
                          </w:rPr>
                          <w:t>Virtual Scene</w:t>
                        </w:r>
                      </w:p>
                    </w:txbxContent>
                  </v:textbox>
                </v:rect>
                <v:rect id="Rectangle 14" o:spid="_x0000_s1036" style="position:absolute;left:42014;top:16622;width:8382;height:37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" fillcolor="white [3201]" strokecolor="black [3200]" strokeweight="1pt">
                  <v:textbox>
                    <w:txbxContent>
                      <w:p w14:paraId="4D91F4FA" w14:textId="4902EFD5" w:rsidR="00232AB2" w:rsidRPr="00503EF2" w:rsidRDefault="00232AB2" w:rsidP="00191F2C">
                        <w:pPr>
                          <w:ind w:firstLine="0"/>
                          <w:jc w:val="center"/>
                          <w:rPr>
                            <w:sz w:val="16"/>
                            <w:szCs w:val="16"/>
                          </w:rPr>
                        </w:pPr>
                        <w:r>
                          <w:rPr>
                            <w:sz w:val="16"/>
                            <w:szCs w:val="16"/>
                          </w:rPr>
                          <w:t>3D Model storage system</w:t>
                        </w:r>
                      </w:p>
                    </w:txbxContent>
                  </v:textbox>
                </v:rect>
                <v:shape id="Arrow: Pentagon 15" o:spid="_x0000_s1037" type="#_x0000_t15" style="position:absolute;left:52246;top:10163;width:6610;height:2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" adj="17512" fillcolor="white [3201]" strokecolor="black [3200]" strokeweight="1pt">
                  <v:textbox>
                    <w:txbxContent>
                      <w:p w14:paraId="07E304FA" w14:textId="199F8AFA" w:rsidR="00232AB2" w:rsidRPr="00EA5359" w:rsidRDefault="00232AB2" w:rsidP="0015493D">
                        <w:pPr>
                          <w:ind w:firstLine="0"/>
                          <w:rPr>
                            <w:sz w:val="16"/>
                            <w:szCs w:val="16"/>
                          </w:rPr>
                        </w:pPr>
                        <w:r>
                          <w:rPr>
                            <w:sz w:val="16"/>
                            <w:szCs w:val="16"/>
                          </w:rPr>
                          <w:t>Out</w:t>
                        </w:r>
                        <w:r w:rsidRPr="00EA5359">
                          <w:rPr>
                            <w:sz w:val="16"/>
                            <w:szCs w:val="16"/>
                          </w:rPr>
                          <w:t>put</w:t>
                        </w:r>
                      </w:p>
                    </w:txbxContent>
                  </v:textbox>
                </v:shape>
                <v:shapetype id="_x0000_t32" coordsize="21600,21600" o:spt="32" o:oned="t" path="m,l21600,21600e" filled="f">
                  <v:path arrowok="t" fillok="f" o:connecttype="none"/>
                  <o:lock v:ext="edit" shapetype="t"/>
                </v:shapetype>
                <v:shape id="Straight Arrow Connector 16" o:spid="_x0000_s1038" type="#_x0000_t32" style="position:absolute;left:13936;top:13766;width:24;height:241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" strokecolor="black [3200]" strokeweight=".5pt">
                  <v:stroke endarrow="block" joinstyle="miter"/>
                </v:shape>
                <v:shape id="Straight Arrow Connector 17" o:spid="_x0000_s1039" type="#_x0000_t32" style="position:absolute;left:19001;top:11455;width:3096;height: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" strokecolor="black [3200]" strokeweight=".5pt">
                  <v:stroke endarrow="block" joinstyle="miter"/>
                </v:shape>
                <v:shape id="Straight Arrow Connector 18" o:spid="_x0000_s1040" type="#_x0000_t32" style="position:absolute;left:13936;top:7750;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" strokecolor="black [3200]" strokeweight=".5pt">
                  <v:stroke endarrow="block" joinstyle="miter"/>
                </v:shape>
                <v:shape id="Straight Arrow Connector 19" o:spid="_x0000_s1041" type="#_x0000_t32" style="position:absolute;left:26854;top:7886;width:0;height:132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" strokecolor="black [3200]" strokeweight=".5pt">
                  <v:stroke endarrow="block" joinstyle="miter"/>
                </v:shape>
                <v:shape id="Straight Arrow Connector 21" o:spid="_x0000_s1042" type="#_x0000_t32" style="position:absolute;left:33754;top:7852;width:47;height:84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" strokecolor="black [3200]" strokeweight=".5pt">
                  <v:stroke endarrow="block" joinstyle="miter"/>
                </v:shape>
                <v:shape id="Straight Arrow Connector 22" o:spid="_x0000_s1043" type="#_x0000_t32" style="position:absolute;left:39125;top:18491;width:2410;height:4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uD5F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FO4fIk/QC//AQAA//8DAFBLAQItABQABgAIAAAAIQDb4fbL7gAAAIUBAAATAAAAAAAAAAAA&#10;AAAAAAAAAABbQ29udGVudF9UeXBlc10ueG1sUEsBAi0AFAAGAAgAAAAhAFr0LFu/AAAAFQEAAAsA&#10;AAAAAAAAAAAAAAAAHwEAAF9yZWxzLy5yZWxzUEsBAi0AFAAGAAgAAAAhACK4PkXEAAAA2wAAAA8A&#10;AAAAAAAAAAAAAAAABwIAAGRycy9kb3ducmV2LnhtbFBLBQYAAAAAAwADALcAAAD4AgAAAAA=&#10;" strokecolor="black [3200]" strokeweight=".5pt">
                  <v:stroke endarrow="block" joinstyle="miter"/>
                </v:shape>
                <v:shape id="Straight Arrow Connector 23" o:spid="_x0000_s1044" type="#_x0000_t32" style="position:absolute;left:45889;top:13699;width:0;height:241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" strokecolor="black [3200]" strokeweight=".5pt">
                  <v:stroke endarrow="block" joinstyle="miter"/>
                </v:shape>
                <w10:wrap type="topAndBottom"/>
              </v:group>
            </w:pict>
          </mc:Fallback>
        </mc:AlternateContent>
      </w:r>
      <w:r w:rsidR="0093275C">
        <w:t>As an example of the architecture of the system going forward in planning, the author has ou</w:t>
      </w:r>
      <w:r w:rsidR="000A56BA">
        <w:t xml:space="preserve">tlined </w:t>
      </w:r>
      <w:r w:rsidR="00906B68">
        <w:t>below how the system will be structured.</w:t>
      </w:r>
    </w:p>
    <w:p w14:paraId="691ABBC4" w14:textId="587C6865" w:rsidR="00B208C0" w:rsidRDefault="00B208C0" w:rsidP="00A574BC">
      <w:r>
        <w:rPr>
          <w:noProof/>
        </w:rPr>
        <mc:AlternateContent>
          <mc:Choice Requires="wps">
            <w:drawing>
              <wp:anchor distT="0" distB="0" distL="114300" distR="114300" simplePos="0" relativeHeight="251688960" behindDoc="0" locked="0" layoutInCell="1" allowOverlap="1" wp14:anchorId="51F0A36E" wp14:editId="37BDCCB3">
                <wp:simplePos x="0" y="0"/>
                <wp:positionH relativeFrom="margin">
                  <wp:align>center</wp:align>
                </wp:positionH>
                <wp:positionV relativeFrom="paragraph">
                  <wp:posOffset>2626178</wp:posOffset>
                </wp:positionV>
                <wp:extent cx="608393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083935" cy="635"/>
                        </a:xfrm>
                        <a:prstGeom prst="rect">
                          <a:avLst/>
                        </a:prstGeom>
                        <a:solidFill>
                          <a:prstClr val="white"/>
                        </a:solidFill>
                        <a:ln>
                          <a:noFill/>
                        </a:ln>
                      </wps:spPr>
                      <wps:txbx>
                        <w:txbxContent>
                          <w:p w14:paraId="3C9ABBEA" w14:textId="69A15A27" w:rsidR="00232AB2" w:rsidRPr="002005EB" w:rsidRDefault="00232AB2" w:rsidP="002005EB">
                            <w:pPr>
                              <w:pStyle w:val="Caption"/>
                              <w:ind w:firstLine="0"/>
                              <w:jc w:val="center"/>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114F0A">
                              <w:rPr>
                                <w:noProof/>
                                <w:color w:val="auto"/>
                              </w:rPr>
                              <w:t>5</w:t>
                            </w:r>
                            <w:r w:rsidRPr="002005EB">
                              <w:rPr>
                                <w:color w:val="auto"/>
                              </w:rPr>
                              <w:fldChar w:fldCharType="end"/>
                            </w:r>
                            <w:r w:rsidRPr="002005EB">
                              <w:rPr>
                                <w:color w:val="auto"/>
                              </w:rPr>
                              <w:t xml:space="preserve"> - Proposed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F0A36E" id="_x0000_t202" coordsize="21600,21600" o:spt="202" path="m,l,21600r21600,l21600,xe">
                <v:stroke joinstyle="miter"/>
                <v:path gradientshapeok="t" o:connecttype="rect"/>
              </v:shapetype>
              <v:shape id="Text Box 25" o:spid="_x0000_s1045" type="#_x0000_t202" style="position:absolute;left:0;text-align:left;margin-left:0;margin-top:206.8pt;width:479.05pt;height:.05pt;z-index:2516889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" stroked="f">
                <v:textbox style="mso-fit-shape-to-text:t" inset="0,0,0,0">
                  <w:txbxContent>
                    <w:p w14:paraId="3C9ABBEA" w14:textId="69A15A27" w:rsidR="00232AB2" w:rsidRPr="002005EB" w:rsidRDefault="00232AB2" w:rsidP="002005EB">
                      <w:pPr>
                        <w:pStyle w:val="Caption"/>
                        <w:ind w:firstLine="0"/>
                        <w:jc w:val="center"/>
                        <w:rPr>
                          <w:noProof/>
                          <w:color w:val="auto"/>
                          <w:sz w:val="24"/>
                        </w:rPr>
                      </w:pPr>
                      <w:r w:rsidRPr="002005EB">
                        <w:rPr>
                          <w:color w:val="auto"/>
                        </w:rPr>
                        <w:t xml:space="preserve">Figure </w:t>
                      </w:r>
                      <w:r w:rsidRPr="002005EB">
                        <w:rPr>
                          <w:color w:val="auto"/>
                        </w:rPr>
                        <w:fldChar w:fldCharType="begin"/>
                      </w:r>
                      <w:r w:rsidRPr="002005EB">
                        <w:rPr>
                          <w:color w:val="auto"/>
                        </w:rPr>
                        <w:instrText xml:space="preserve"> SEQ Figure \* ARABIC </w:instrText>
                      </w:r>
                      <w:r w:rsidRPr="002005EB">
                        <w:rPr>
                          <w:color w:val="auto"/>
                        </w:rPr>
                        <w:fldChar w:fldCharType="separate"/>
                      </w:r>
                      <w:r w:rsidR="00114F0A">
                        <w:rPr>
                          <w:noProof/>
                          <w:color w:val="auto"/>
                        </w:rPr>
                        <w:t>5</w:t>
                      </w:r>
                      <w:r w:rsidRPr="002005EB">
                        <w:rPr>
                          <w:color w:val="auto"/>
                        </w:rPr>
                        <w:fldChar w:fldCharType="end"/>
                      </w:r>
                      <w:r w:rsidRPr="002005EB">
                        <w:rPr>
                          <w:color w:val="auto"/>
                        </w:rPr>
                        <w:t xml:space="preserve"> - Proposed Architecture</w:t>
                      </w:r>
                    </w:p>
                  </w:txbxContent>
                </v:textbox>
                <w10:wrap anchorx="margin"/>
              </v:shape>
            </w:pict>
          </mc:Fallback>
        </mc:AlternateContent>
      </w:r>
    </w:p>
    <w:p w14:paraId="05401BAA" w14:textId="7234D66F" w:rsidR="00B208C0" w:rsidRDefault="00B208C0" w:rsidP="00A574BC"/>
    <w:p w14:paraId="38EF521A" w14:textId="6DC80950" w:rsidR="00B208C0" w:rsidRDefault="00B208C0" w:rsidP="00A574BC"/>
    <w:p w14:paraId="62E5FD6B" w14:textId="55A211A2" w:rsidR="00A074C5" w:rsidRDefault="005B1DD0" w:rsidP="00D83E93">
      <w:pPr>
        <w:pStyle w:val="Heading2"/>
      </w:pPr>
      <w:r>
        <w:lastRenderedPageBreak/>
        <w:t xml:space="preserve">3.6 </w:t>
      </w:r>
      <w:r w:rsidR="00A074C5">
        <w:t>Software Lifecycle Methodology</w:t>
      </w:r>
    </w:p>
    <w:p w14:paraId="458B4F57" w14:textId="77777777" w:rsidR="00E26B1A" w:rsidRPr="00E26B1A" w:rsidRDefault="00E26B1A" w:rsidP="00E26B1A"/>
    <w:p w14:paraId="2FBC0669" w14:textId="7BB1965C" w:rsidR="00A074C5" w:rsidRDefault="00E26B1A" w:rsidP="00A074C5">
      <w:r>
        <w:t xml:space="preserve">As outlined above and throughout this report, the </w:t>
      </w:r>
      <w:r w:rsidR="006372AA">
        <w:t>full system proposed is comprised of many different components. Each component should in theory be able to work independent from the others</w:t>
      </w:r>
      <w:r w:rsidR="007C347E">
        <w:t xml:space="preserve"> however it is the connections between each component that make the system novel. Even so, </w:t>
      </w:r>
      <w:r w:rsidR="00501897">
        <w:t xml:space="preserve">because of the independent nature of each component, the author has </w:t>
      </w:r>
      <w:r w:rsidR="005D1DC6">
        <w:t>decided that rapid prototyping will be the best practice going forward</w:t>
      </w:r>
      <w:r w:rsidR="00F32471">
        <w:t>, so that each component can be prototyped and connected from the ground up in similar timeframes.</w:t>
      </w:r>
    </w:p>
    <w:p w14:paraId="66E246F3" w14:textId="707FFDAB" w:rsidR="00F32471" w:rsidRDefault="00F32471" w:rsidP="00A074C5">
      <w:r>
        <w:t xml:space="preserve">It is because of this decision, that the methodology chosen for the project is spiral development. This methodology was first introduced by Boehm in 1988 </w:t>
      </w:r>
      <w:r w:rsidR="005C387C">
        <w:t xml:space="preserve">combining waterfall and RP development. The justification of this is the timeframes of the </w:t>
      </w:r>
      <w:r w:rsidR="00481C76">
        <w:t>project set by the university. These given timeframes lend themselves more naturally to a waterfall driven development life cycle</w:t>
      </w:r>
      <w:r w:rsidR="00E2610F">
        <w:t xml:space="preserve"> which would not be as efficient for a single person team to implement into this project. </w:t>
      </w:r>
    </w:p>
    <w:p w14:paraId="793388B9" w14:textId="21FEAA07" w:rsidR="005876B6" w:rsidRDefault="005876B6" w:rsidP="00A074C5">
      <w:r>
        <w:t>The spiral methodology gives more forgiveness to complex systems</w:t>
      </w:r>
      <w:r w:rsidR="006054AA">
        <w:t xml:space="preserve"> </w:t>
      </w:r>
      <w:r w:rsidR="006054AA">
        <w:fldChar w:fldCharType="begin" w:fldLock="1"/>
      </w:r>
      <w:r w:rsidR="00514EF3">
        <w:instrText>ADDIN CSL_CITATION {"citationItems":[{"id":"ITEM-1","itemData":{"DOI":"10.1109/9780470049167.ch2","ISBN":"9780470049167","ISSN":"00189162","PMID":"17537718","abstract":"A short description is given of software process models and the issues they address. An outline is given of the process steps involved in the spiral model, an evolving risk-driven approach that provides a framework for guiding the software process, and its application to a software project is shown. A summary is given of the primary advantages and implications involved in using the spiral model and the primary difficulties in using it at its current incomplete level of elaboration","author":[{"dropping-particle":"","family":"Boehm","given":"Barry","non-dropping-particle":"","parse-names":false,"suffix":""}],"container-title":"Software Management, Seventh Edition","id":"ITEM-1","issued":{"date-parts":[["2007"]]},"title":"A Spiral model of software development and enhancement","type":"chapter"},"uris":["http://www.mendeley.com/documents/?uuid=8c453c9c-cf24-3ea5-9da3-0e09aa1f6bcd"]}],"mendeley":{"formattedCitation":"[5]","plainTextFormattedCitation":"[5]","previouslyFormattedCitation":"[4]"},"properties":{"noteIndex":0},"schema":"https://github.com/citation-style-language/schema/raw/master/csl-citation.json"}</w:instrText>
      </w:r>
      <w:r w:rsidR="006054AA">
        <w:fldChar w:fldCharType="separate"/>
      </w:r>
      <w:r w:rsidR="00514EF3" w:rsidRPr="00514EF3">
        <w:rPr>
          <w:noProof/>
        </w:rPr>
        <w:t>[5]</w:t>
      </w:r>
      <w:r w:rsidR="006054AA">
        <w:fldChar w:fldCharType="end"/>
      </w:r>
      <w:r>
        <w:t xml:space="preserve"> such as that </w:t>
      </w:r>
      <w:r w:rsidR="00C02F17">
        <w:t>proposed and</w:t>
      </w:r>
      <w:r>
        <w:t xml:space="preserve"> </w:t>
      </w:r>
      <w:r w:rsidR="00CE7965">
        <w:t xml:space="preserve">allows for faster reaction to unforeseen technical complexity. This is required in the project as some of the technologies that will be used are still experimental and not fully tested. </w:t>
      </w:r>
      <w:r w:rsidR="00E97537">
        <w:t xml:space="preserve">The methodology </w:t>
      </w:r>
      <w:r w:rsidR="009B4111">
        <w:t xml:space="preserve">proceeds as cycles of development, at the end of which there will be a product prototype. At the beginning of the cycle </w:t>
      </w:r>
      <w:r w:rsidR="009D77D2">
        <w:t xml:space="preserve">the author </w:t>
      </w:r>
      <w:r w:rsidR="009B4111">
        <w:t xml:space="preserve">will evaluate </w:t>
      </w:r>
      <w:r w:rsidR="009D77D2">
        <w:t xml:space="preserve">risks associated and react accordingly </w:t>
      </w:r>
      <w:r w:rsidR="00C15F17">
        <w:t>–</w:t>
      </w:r>
      <w:r w:rsidR="009D77D2">
        <w:t xml:space="preserve"> develop</w:t>
      </w:r>
      <w:r w:rsidR="00C15F17">
        <w:t>ing the highest risk components first</w:t>
      </w:r>
      <w:r w:rsidR="009D77D2">
        <w:t xml:space="preserve">. </w:t>
      </w:r>
    </w:p>
    <w:p w14:paraId="7F22568D" w14:textId="6BE3DFCF" w:rsidR="00C15F17" w:rsidRDefault="00C15F17" w:rsidP="00A074C5">
      <w:r>
        <w:t xml:space="preserve">In association with the spiral methodology, </w:t>
      </w:r>
      <w:r w:rsidR="00F0636B">
        <w:t xml:space="preserve">a Kanban board will also be used. This will be held online and hosted by </w:t>
      </w:r>
      <w:proofErr w:type="spellStart"/>
      <w:r w:rsidR="00F0636B">
        <w:t>GitKracken</w:t>
      </w:r>
      <w:proofErr w:type="spellEnd"/>
      <w:r w:rsidR="007F284F">
        <w:t xml:space="preserve">. The Kanban board will be used for tracking the progress of each development round. The proposed rounds are listed in </w:t>
      </w:r>
      <w:r w:rsidR="00D043C8">
        <w:t xml:space="preserve">figure 6 below. As the project is still in </w:t>
      </w:r>
      <w:r w:rsidR="00232AB2">
        <w:t>the planning stages</w:t>
      </w:r>
      <w:r w:rsidR="00D043C8">
        <w:t>, these rounds may vary slightly in the later stages of development.</w:t>
      </w:r>
    </w:p>
    <w:p w14:paraId="200DF825" w14:textId="48AC8812" w:rsidR="00F62317" w:rsidRDefault="00F62317" w:rsidP="00A074C5"/>
    <w:p w14:paraId="1DECFF18" w14:textId="77777777" w:rsidR="009E635E" w:rsidRDefault="009E635E" w:rsidP="00A074C5"/>
    <w:tbl>
      <w:tblPr>
        <w:tblStyle w:val="PlainTable1"/>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46"/>
        <w:gridCol w:w="992"/>
        <w:gridCol w:w="856"/>
        <w:gridCol w:w="7224"/>
      </w:tblGrid>
      <w:tr w:rsidR="00681648" w14:paraId="230C271A" w14:textId="77777777" w:rsidTr="007803FA">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A73CA08" w14:textId="324B8162" w:rsidR="00681648" w:rsidRDefault="00681648" w:rsidP="00A074C5">
            <w:pPr>
              <w:ind w:firstLine="0"/>
            </w:pPr>
            <w:r>
              <w:t>Cycle</w:t>
            </w:r>
          </w:p>
        </w:tc>
        <w:tc>
          <w:tcPr>
            <w:tcW w:w="992" w:type="dxa"/>
          </w:tcPr>
          <w:p w14:paraId="271A7E2F" w14:textId="084561A0"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Task ID</w:t>
            </w:r>
          </w:p>
        </w:tc>
        <w:tc>
          <w:tcPr>
            <w:tcW w:w="856" w:type="dxa"/>
          </w:tcPr>
          <w:p w14:paraId="3E678C6B" w14:textId="20A46EEE"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Effort</w:t>
            </w:r>
          </w:p>
        </w:tc>
        <w:tc>
          <w:tcPr>
            <w:tcW w:w="7224" w:type="dxa"/>
          </w:tcPr>
          <w:p w14:paraId="2582B951" w14:textId="062C914D" w:rsidR="00681648" w:rsidRDefault="00681648" w:rsidP="00A074C5">
            <w:pPr>
              <w:ind w:firstLine="0"/>
              <w:cnfStyle w:val="100000000000" w:firstRow="1" w:lastRow="0" w:firstColumn="0" w:lastColumn="0" w:oddVBand="0" w:evenVBand="0" w:oddHBand="0" w:evenHBand="0" w:firstRowFirstColumn="0" w:firstRowLastColumn="0" w:lastRowFirstColumn="0" w:lastRowLastColumn="0"/>
            </w:pPr>
            <w:r>
              <w:t>Description</w:t>
            </w:r>
          </w:p>
        </w:tc>
      </w:tr>
      <w:tr w:rsidR="00681648" w14:paraId="0F43885E"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2444DFA6" w14:textId="0545C391" w:rsidR="00681648" w:rsidRPr="009650AC" w:rsidRDefault="00CB0AAF" w:rsidP="00FC5926">
            <w:pPr>
              <w:ind w:firstLine="0"/>
              <w:jc w:val="center"/>
            </w:pPr>
            <w:r w:rsidRPr="009650AC">
              <w:t>1</w:t>
            </w:r>
          </w:p>
        </w:tc>
        <w:tc>
          <w:tcPr>
            <w:tcW w:w="992" w:type="dxa"/>
          </w:tcPr>
          <w:p w14:paraId="0144968F"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856" w:type="dxa"/>
          </w:tcPr>
          <w:p w14:paraId="3F50A8B7" w14:textId="77777777" w:rsidR="00681648" w:rsidRPr="009650AC" w:rsidRDefault="00681648" w:rsidP="00FC5926">
            <w:pPr>
              <w:ind w:firstLine="0"/>
              <w:jc w:val="center"/>
              <w:cnfStyle w:val="000000100000" w:firstRow="0" w:lastRow="0" w:firstColumn="0" w:lastColumn="0" w:oddVBand="0" w:evenVBand="0" w:oddHBand="1" w:evenHBand="0" w:firstRowFirstColumn="0" w:firstRowLastColumn="0" w:lastRowFirstColumn="0" w:lastRowLastColumn="0"/>
              <w:rPr>
                <w:b/>
              </w:rPr>
            </w:pPr>
          </w:p>
        </w:tc>
        <w:tc>
          <w:tcPr>
            <w:tcW w:w="7224" w:type="dxa"/>
          </w:tcPr>
          <w:p w14:paraId="14655A3D" w14:textId="7613E247" w:rsidR="00681648" w:rsidRPr="009650AC" w:rsidRDefault="00CB0AAF" w:rsidP="00FC5926">
            <w:pPr>
              <w:ind w:firstLine="0"/>
              <w:jc w:val="right"/>
              <w:cnfStyle w:val="000000100000" w:firstRow="0" w:lastRow="0" w:firstColumn="0" w:lastColumn="0" w:oddVBand="0" w:evenVBand="0" w:oddHBand="1" w:evenHBand="0" w:firstRowFirstColumn="0" w:firstRowLastColumn="0" w:lastRowFirstColumn="0" w:lastRowLastColumn="0"/>
              <w:rPr>
                <w:b/>
              </w:rPr>
            </w:pPr>
            <w:r w:rsidRPr="009650AC">
              <w:rPr>
                <w:b/>
              </w:rPr>
              <w:t>Preparation</w:t>
            </w:r>
          </w:p>
        </w:tc>
      </w:tr>
      <w:tr w:rsidR="00681648" w14:paraId="38F5A380"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2CD32616" w14:textId="77777777" w:rsidR="00681648" w:rsidRDefault="00681648" w:rsidP="00FC5926">
            <w:pPr>
              <w:ind w:firstLine="0"/>
              <w:jc w:val="center"/>
            </w:pPr>
          </w:p>
        </w:tc>
        <w:tc>
          <w:tcPr>
            <w:tcW w:w="992" w:type="dxa"/>
          </w:tcPr>
          <w:p w14:paraId="3B68ECB7" w14:textId="77D3418C"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1</w:t>
            </w:r>
          </w:p>
        </w:tc>
        <w:tc>
          <w:tcPr>
            <w:tcW w:w="856" w:type="dxa"/>
          </w:tcPr>
          <w:p w14:paraId="434DF056" w14:textId="42973259" w:rsidR="00681648" w:rsidRDefault="00233868"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2009F480" w14:textId="0058941E"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Proposal</w:t>
            </w:r>
          </w:p>
        </w:tc>
      </w:tr>
      <w:tr w:rsidR="00681648" w14:paraId="5E5B8EA9"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28E268A" w14:textId="77777777" w:rsidR="00681648" w:rsidRDefault="00681648" w:rsidP="00FC5926">
            <w:pPr>
              <w:ind w:firstLine="0"/>
              <w:jc w:val="center"/>
            </w:pPr>
          </w:p>
        </w:tc>
        <w:tc>
          <w:tcPr>
            <w:tcW w:w="992" w:type="dxa"/>
          </w:tcPr>
          <w:p w14:paraId="62694915" w14:textId="1656FE60"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02</w:t>
            </w:r>
          </w:p>
        </w:tc>
        <w:tc>
          <w:tcPr>
            <w:tcW w:w="856" w:type="dxa"/>
          </w:tcPr>
          <w:p w14:paraId="7C25995F" w14:textId="582B43FE" w:rsidR="00681648" w:rsidRDefault="00CB0AAF"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4979BD2F" w14:textId="18092C55" w:rsidR="00681648" w:rsidRDefault="00CB0AAF" w:rsidP="00A074C5">
            <w:pPr>
              <w:ind w:firstLine="0"/>
              <w:cnfStyle w:val="000000100000" w:firstRow="0" w:lastRow="0" w:firstColumn="0" w:lastColumn="0" w:oddVBand="0" w:evenVBand="0" w:oddHBand="1" w:evenHBand="0" w:firstRowFirstColumn="0" w:firstRowLastColumn="0" w:lastRowFirstColumn="0" w:lastRowLastColumn="0"/>
            </w:pPr>
            <w:r>
              <w:t>Initial project plan and report</w:t>
            </w:r>
          </w:p>
        </w:tc>
      </w:tr>
      <w:tr w:rsidR="00681648" w14:paraId="15A73598"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797CDA62" w14:textId="77777777" w:rsidR="00681648" w:rsidRDefault="00681648" w:rsidP="00FC5926">
            <w:pPr>
              <w:ind w:firstLine="0"/>
              <w:jc w:val="center"/>
            </w:pPr>
          </w:p>
        </w:tc>
        <w:tc>
          <w:tcPr>
            <w:tcW w:w="992" w:type="dxa"/>
          </w:tcPr>
          <w:p w14:paraId="45D2DE82" w14:textId="33A4A55A"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03</w:t>
            </w:r>
          </w:p>
        </w:tc>
        <w:tc>
          <w:tcPr>
            <w:tcW w:w="856" w:type="dxa"/>
          </w:tcPr>
          <w:p w14:paraId="45AEF346" w14:textId="0EDC5725" w:rsidR="00681648" w:rsidRDefault="00CB0AAF"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3B79A4C" w14:textId="76BC95F8" w:rsidR="00681648" w:rsidRDefault="00CB0AAF" w:rsidP="00A074C5">
            <w:pPr>
              <w:ind w:firstLine="0"/>
              <w:cnfStyle w:val="000000000000" w:firstRow="0" w:lastRow="0" w:firstColumn="0" w:lastColumn="0" w:oddVBand="0" w:evenVBand="0" w:oddHBand="0" w:evenHBand="0" w:firstRowFirstColumn="0" w:firstRowLastColumn="0" w:lastRowFirstColumn="0" w:lastRowLastColumn="0"/>
            </w:pPr>
            <w:r>
              <w:t>Research into component technologies</w:t>
            </w:r>
          </w:p>
        </w:tc>
      </w:tr>
      <w:tr w:rsidR="00681648" w14:paraId="53E6C4DF"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ABFD5D8" w14:textId="77777777" w:rsidR="00681648" w:rsidRDefault="00681648" w:rsidP="00FC5926">
            <w:pPr>
              <w:ind w:firstLine="0"/>
              <w:jc w:val="center"/>
            </w:pPr>
          </w:p>
        </w:tc>
        <w:tc>
          <w:tcPr>
            <w:tcW w:w="992" w:type="dxa"/>
          </w:tcPr>
          <w:p w14:paraId="3C7BA034" w14:textId="7E8F5C4E"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04</w:t>
            </w:r>
          </w:p>
        </w:tc>
        <w:tc>
          <w:tcPr>
            <w:tcW w:w="856" w:type="dxa"/>
          </w:tcPr>
          <w:p w14:paraId="6DBDB178" w14:textId="3607E130" w:rsidR="00681648" w:rsidRDefault="00233868"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4E4CD8" w14:textId="4AD8DFCB" w:rsidR="00681648" w:rsidRDefault="003C5E21" w:rsidP="00A074C5">
            <w:pPr>
              <w:ind w:firstLine="0"/>
              <w:cnfStyle w:val="000000100000" w:firstRow="0" w:lastRow="0" w:firstColumn="0" w:lastColumn="0" w:oddVBand="0" w:evenVBand="0" w:oddHBand="1" w:evenHBand="0" w:firstRowFirstColumn="0" w:firstRowLastColumn="0" w:lastRowFirstColumn="0" w:lastRowLastColumn="0"/>
            </w:pPr>
            <w:r>
              <w:t>Requirements development meetings</w:t>
            </w:r>
          </w:p>
        </w:tc>
      </w:tr>
      <w:tr w:rsidR="00681648" w14:paraId="2860AF6B"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571B8703" w14:textId="7D0E5698" w:rsidR="00681648" w:rsidRDefault="003C5E21" w:rsidP="00FC5926">
            <w:pPr>
              <w:ind w:firstLine="0"/>
              <w:jc w:val="center"/>
            </w:pPr>
            <w:r>
              <w:t>2</w:t>
            </w:r>
          </w:p>
        </w:tc>
        <w:tc>
          <w:tcPr>
            <w:tcW w:w="992" w:type="dxa"/>
          </w:tcPr>
          <w:p w14:paraId="56175C6C" w14:textId="77777777" w:rsidR="00681648"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59418F5F" w14:textId="77777777" w:rsidR="00681648" w:rsidRPr="009650AC" w:rsidRDefault="00681648"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43261E2E" w14:textId="190749A3" w:rsidR="00681648" w:rsidRPr="009650AC" w:rsidRDefault="003C5E21"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API</w:t>
            </w:r>
          </w:p>
        </w:tc>
      </w:tr>
      <w:tr w:rsidR="00681648" w14:paraId="5E6DBCF9"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20365425" w14:textId="77777777" w:rsidR="00681648" w:rsidRDefault="00681648" w:rsidP="00FC5926">
            <w:pPr>
              <w:ind w:firstLine="0"/>
              <w:jc w:val="center"/>
            </w:pPr>
          </w:p>
        </w:tc>
        <w:tc>
          <w:tcPr>
            <w:tcW w:w="992" w:type="dxa"/>
          </w:tcPr>
          <w:p w14:paraId="5F46D2BA" w14:textId="7A06DD33" w:rsidR="00681648" w:rsidRDefault="003C5E21" w:rsidP="00FC5926">
            <w:pPr>
              <w:ind w:firstLine="0"/>
              <w:jc w:val="center"/>
              <w:cnfStyle w:val="000000100000" w:firstRow="0" w:lastRow="0" w:firstColumn="0" w:lastColumn="0" w:oddVBand="0" w:evenVBand="0" w:oddHBand="1" w:evenHBand="0" w:firstRowFirstColumn="0" w:firstRowLastColumn="0" w:lastRowFirstColumn="0" w:lastRowLastColumn="0"/>
            </w:pPr>
            <w:r>
              <w:t>05</w:t>
            </w:r>
          </w:p>
        </w:tc>
        <w:tc>
          <w:tcPr>
            <w:tcW w:w="856" w:type="dxa"/>
          </w:tcPr>
          <w:p w14:paraId="3B0F07C1" w14:textId="309E2C35" w:rsidR="00681648" w:rsidRDefault="006D00BE"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AA95D51" w14:textId="21A09A16" w:rsidR="00681648" w:rsidRDefault="006D00BE" w:rsidP="00A074C5">
            <w:pPr>
              <w:ind w:firstLine="0"/>
              <w:cnfStyle w:val="000000100000" w:firstRow="0" w:lastRow="0" w:firstColumn="0" w:lastColumn="0" w:oddVBand="0" w:evenVBand="0" w:oddHBand="1" w:evenHBand="0" w:firstRowFirstColumn="0" w:firstRowLastColumn="0" w:lastRowFirstColumn="0" w:lastRowLastColumn="0"/>
            </w:pPr>
            <w:r>
              <w:t>Setup cloud VM with public access</w:t>
            </w:r>
          </w:p>
        </w:tc>
      </w:tr>
      <w:tr w:rsidR="006D00BE" w14:paraId="1E74642C"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1EFD02B5" w14:textId="77777777" w:rsidR="006D00BE" w:rsidRDefault="006D00BE" w:rsidP="00FC5926">
            <w:pPr>
              <w:ind w:firstLine="0"/>
              <w:jc w:val="center"/>
            </w:pPr>
          </w:p>
        </w:tc>
        <w:tc>
          <w:tcPr>
            <w:tcW w:w="992" w:type="dxa"/>
          </w:tcPr>
          <w:p w14:paraId="6B5D929F" w14:textId="416AE430" w:rsidR="006D00BE" w:rsidRDefault="006D00BE" w:rsidP="00FC5926">
            <w:pPr>
              <w:ind w:firstLine="0"/>
              <w:jc w:val="center"/>
              <w:cnfStyle w:val="000000000000" w:firstRow="0" w:lastRow="0" w:firstColumn="0" w:lastColumn="0" w:oddVBand="0" w:evenVBand="0" w:oddHBand="0" w:evenHBand="0" w:firstRowFirstColumn="0" w:firstRowLastColumn="0" w:lastRowFirstColumn="0" w:lastRowLastColumn="0"/>
            </w:pPr>
            <w:r>
              <w:t>06</w:t>
            </w:r>
          </w:p>
        </w:tc>
        <w:tc>
          <w:tcPr>
            <w:tcW w:w="856" w:type="dxa"/>
          </w:tcPr>
          <w:p w14:paraId="7FCED8CA" w14:textId="569E59BB" w:rsidR="006D00BE"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H</w:t>
            </w:r>
          </w:p>
        </w:tc>
        <w:tc>
          <w:tcPr>
            <w:tcW w:w="7224" w:type="dxa"/>
          </w:tcPr>
          <w:p w14:paraId="3D5FC77A" w14:textId="23FF6A81" w:rsidR="006D00BE" w:rsidRDefault="00C143F4" w:rsidP="00A074C5">
            <w:pPr>
              <w:ind w:firstLine="0"/>
              <w:cnfStyle w:val="000000000000" w:firstRow="0" w:lastRow="0" w:firstColumn="0" w:lastColumn="0" w:oddVBand="0" w:evenVBand="0" w:oddHBand="0" w:evenHBand="0" w:firstRowFirstColumn="0" w:firstRowLastColumn="0" w:lastRowFirstColumn="0" w:lastRowLastColumn="0"/>
            </w:pPr>
            <w:r>
              <w:t>Train RCNN model with single object</w:t>
            </w:r>
          </w:p>
        </w:tc>
      </w:tr>
      <w:tr w:rsidR="00C143F4" w14:paraId="7FE5C717"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291D1D52" w14:textId="77777777" w:rsidR="00C143F4" w:rsidRDefault="00C143F4" w:rsidP="00FC5926">
            <w:pPr>
              <w:ind w:firstLine="0"/>
              <w:jc w:val="center"/>
            </w:pPr>
          </w:p>
        </w:tc>
        <w:tc>
          <w:tcPr>
            <w:tcW w:w="992" w:type="dxa"/>
          </w:tcPr>
          <w:p w14:paraId="5CFA8AC2" w14:textId="6A13E06B"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07</w:t>
            </w:r>
          </w:p>
        </w:tc>
        <w:tc>
          <w:tcPr>
            <w:tcW w:w="856" w:type="dxa"/>
          </w:tcPr>
          <w:p w14:paraId="12AA289E" w14:textId="17954E07" w:rsidR="00C143F4" w:rsidRDefault="00C143F4" w:rsidP="00FC5926">
            <w:pPr>
              <w:ind w:firstLine="0"/>
              <w:jc w:val="center"/>
              <w:cnfStyle w:val="000000100000" w:firstRow="0" w:lastRow="0" w:firstColumn="0" w:lastColumn="0" w:oddVBand="0" w:evenVBand="0" w:oddHBand="1" w:evenHBand="0" w:firstRowFirstColumn="0" w:firstRowLastColumn="0" w:lastRowFirstColumn="0" w:lastRowLastColumn="0"/>
            </w:pPr>
            <w:r>
              <w:t>H</w:t>
            </w:r>
          </w:p>
        </w:tc>
        <w:tc>
          <w:tcPr>
            <w:tcW w:w="7224" w:type="dxa"/>
          </w:tcPr>
          <w:p w14:paraId="24E4FDB5" w14:textId="62054E3D" w:rsidR="00C143F4" w:rsidRDefault="00C143F4" w:rsidP="00A074C5">
            <w:pPr>
              <w:ind w:firstLine="0"/>
              <w:cnfStyle w:val="000000100000" w:firstRow="0" w:lastRow="0" w:firstColumn="0" w:lastColumn="0" w:oddVBand="0" w:evenVBand="0" w:oddHBand="1" w:evenHBand="0" w:firstRowFirstColumn="0" w:firstRowLastColumn="0" w:lastRowFirstColumn="0" w:lastRowLastColumn="0"/>
            </w:pPr>
            <w:r>
              <w:t>Train Pose model with single object</w:t>
            </w:r>
          </w:p>
        </w:tc>
      </w:tr>
      <w:tr w:rsidR="00C143F4" w14:paraId="1A61D54A"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65E05182" w14:textId="77777777" w:rsidR="00C143F4" w:rsidRDefault="00C143F4" w:rsidP="00FC5926">
            <w:pPr>
              <w:ind w:firstLine="0"/>
              <w:jc w:val="center"/>
            </w:pPr>
          </w:p>
        </w:tc>
        <w:tc>
          <w:tcPr>
            <w:tcW w:w="992" w:type="dxa"/>
          </w:tcPr>
          <w:p w14:paraId="69A3D685" w14:textId="5A16743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08</w:t>
            </w:r>
          </w:p>
        </w:tc>
        <w:tc>
          <w:tcPr>
            <w:tcW w:w="856" w:type="dxa"/>
          </w:tcPr>
          <w:p w14:paraId="4D69948B" w14:textId="2A74B613" w:rsidR="00C143F4" w:rsidRDefault="00C143F4"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6674655F" w14:textId="25919A4A" w:rsidR="00C143F4" w:rsidRDefault="00C143F4" w:rsidP="00A074C5">
            <w:pPr>
              <w:ind w:firstLine="0"/>
              <w:cnfStyle w:val="000000000000" w:firstRow="0" w:lastRow="0" w:firstColumn="0" w:lastColumn="0" w:oddVBand="0" w:evenVBand="0" w:oddHBand="0" w:evenHBand="0" w:firstRowFirstColumn="0" w:firstRowLastColumn="0" w:lastRowFirstColumn="0" w:lastRowLastColumn="0"/>
            </w:pPr>
            <w:r>
              <w:t xml:space="preserve">Move models into </w:t>
            </w:r>
            <w:r w:rsidR="005E2399">
              <w:t>the cloud</w:t>
            </w:r>
          </w:p>
        </w:tc>
      </w:tr>
      <w:tr w:rsidR="005E2399" w14:paraId="65E3D443"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0DD78380" w14:textId="77777777" w:rsidR="005E2399" w:rsidRDefault="005E2399" w:rsidP="00FC5926">
            <w:pPr>
              <w:ind w:firstLine="0"/>
              <w:jc w:val="center"/>
            </w:pPr>
          </w:p>
        </w:tc>
        <w:tc>
          <w:tcPr>
            <w:tcW w:w="992" w:type="dxa"/>
          </w:tcPr>
          <w:p w14:paraId="1FDC833E" w14:textId="37F55AA2"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09</w:t>
            </w:r>
          </w:p>
        </w:tc>
        <w:tc>
          <w:tcPr>
            <w:tcW w:w="856" w:type="dxa"/>
          </w:tcPr>
          <w:p w14:paraId="69A3AEC6" w14:textId="5AA2CDE5"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4774C62F" w14:textId="7E79C3D6"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Connect models using JSON container</w:t>
            </w:r>
          </w:p>
        </w:tc>
      </w:tr>
      <w:tr w:rsidR="005E2399" w14:paraId="452C81A6"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38B6F84F" w14:textId="5776AA06" w:rsidR="005E2399" w:rsidRDefault="005E2399" w:rsidP="00FC5926">
            <w:pPr>
              <w:ind w:firstLine="0"/>
              <w:jc w:val="center"/>
            </w:pPr>
            <w:r>
              <w:t>3</w:t>
            </w:r>
          </w:p>
        </w:tc>
        <w:tc>
          <w:tcPr>
            <w:tcW w:w="992" w:type="dxa"/>
          </w:tcPr>
          <w:p w14:paraId="5E60CCBC"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29B2090" w14:textId="77777777"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7224" w:type="dxa"/>
          </w:tcPr>
          <w:p w14:paraId="543D0D1A" w14:textId="799B7725" w:rsidR="005E2399" w:rsidRPr="009650AC" w:rsidRDefault="005E2399"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Basic Unity integration</w:t>
            </w:r>
          </w:p>
        </w:tc>
      </w:tr>
      <w:tr w:rsidR="005E2399" w14:paraId="6079A121"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C89CC94" w14:textId="77777777" w:rsidR="005E2399" w:rsidRDefault="005E2399" w:rsidP="00FC5926">
            <w:pPr>
              <w:ind w:firstLine="0"/>
              <w:jc w:val="center"/>
            </w:pPr>
          </w:p>
        </w:tc>
        <w:tc>
          <w:tcPr>
            <w:tcW w:w="992" w:type="dxa"/>
          </w:tcPr>
          <w:p w14:paraId="5D7A161E" w14:textId="4007B457"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10</w:t>
            </w:r>
          </w:p>
        </w:tc>
        <w:tc>
          <w:tcPr>
            <w:tcW w:w="856" w:type="dxa"/>
          </w:tcPr>
          <w:p w14:paraId="2FAF5A43" w14:textId="029E5696" w:rsidR="005E2399" w:rsidRDefault="005E2399" w:rsidP="00FC5926">
            <w:pPr>
              <w:ind w:firstLine="0"/>
              <w:jc w:val="center"/>
              <w:cnfStyle w:val="000000100000" w:firstRow="0" w:lastRow="0" w:firstColumn="0" w:lastColumn="0" w:oddVBand="0" w:evenVBand="0" w:oddHBand="1" w:evenHBand="0" w:firstRowFirstColumn="0" w:firstRowLastColumn="0" w:lastRowFirstColumn="0" w:lastRowLastColumn="0"/>
            </w:pPr>
            <w:r>
              <w:t>L</w:t>
            </w:r>
          </w:p>
        </w:tc>
        <w:tc>
          <w:tcPr>
            <w:tcW w:w="7224" w:type="dxa"/>
          </w:tcPr>
          <w:p w14:paraId="75267C40" w14:textId="6CBB140D" w:rsidR="005E2399" w:rsidRDefault="005E2399" w:rsidP="00A074C5">
            <w:pPr>
              <w:ind w:firstLine="0"/>
              <w:cnfStyle w:val="000000100000" w:firstRow="0" w:lastRow="0" w:firstColumn="0" w:lastColumn="0" w:oddVBand="0" w:evenVBand="0" w:oddHBand="1" w:evenHBand="0" w:firstRowFirstColumn="0" w:firstRowLastColumn="0" w:lastRowFirstColumn="0" w:lastRowLastColumn="0"/>
            </w:pPr>
            <w:r>
              <w:t>Build initial UI</w:t>
            </w:r>
          </w:p>
        </w:tc>
      </w:tr>
      <w:tr w:rsidR="005E2399" w14:paraId="095AFB91"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516BAF80" w14:textId="77777777" w:rsidR="005E2399" w:rsidRDefault="005E2399" w:rsidP="00FC5926">
            <w:pPr>
              <w:ind w:firstLine="0"/>
              <w:jc w:val="center"/>
            </w:pPr>
          </w:p>
        </w:tc>
        <w:tc>
          <w:tcPr>
            <w:tcW w:w="992" w:type="dxa"/>
          </w:tcPr>
          <w:p w14:paraId="2B38B2B8" w14:textId="5B9B335B"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11</w:t>
            </w:r>
          </w:p>
        </w:tc>
        <w:tc>
          <w:tcPr>
            <w:tcW w:w="856" w:type="dxa"/>
          </w:tcPr>
          <w:p w14:paraId="392D01EE" w14:textId="6C0E13EF" w:rsidR="005E2399" w:rsidRDefault="005E2399" w:rsidP="00FC5926">
            <w:pPr>
              <w:ind w:firstLine="0"/>
              <w:jc w:val="center"/>
              <w:cnfStyle w:val="000000000000" w:firstRow="0" w:lastRow="0" w:firstColumn="0" w:lastColumn="0" w:oddVBand="0" w:evenVBand="0" w:oddHBand="0" w:evenHBand="0" w:firstRowFirstColumn="0" w:firstRowLastColumn="0" w:lastRowFirstColumn="0" w:lastRowLastColumn="0"/>
            </w:pPr>
            <w:r>
              <w:t>L</w:t>
            </w:r>
          </w:p>
        </w:tc>
        <w:tc>
          <w:tcPr>
            <w:tcW w:w="7224" w:type="dxa"/>
          </w:tcPr>
          <w:p w14:paraId="0EAFCD13" w14:textId="052618BA" w:rsidR="005E2399" w:rsidRDefault="005E2399" w:rsidP="00A074C5">
            <w:pPr>
              <w:ind w:firstLine="0"/>
              <w:cnfStyle w:val="000000000000" w:firstRow="0" w:lastRow="0" w:firstColumn="0" w:lastColumn="0" w:oddVBand="0" w:evenVBand="0" w:oddHBand="0" w:evenHBand="0" w:firstRowFirstColumn="0" w:firstRowLastColumn="0" w:lastRowFirstColumn="0" w:lastRowLastColumn="0"/>
            </w:pPr>
            <w:r>
              <w:t xml:space="preserve">Integrate the posting of inputs to </w:t>
            </w:r>
            <w:r w:rsidR="00B417F8">
              <w:t>the VM public IP</w:t>
            </w:r>
          </w:p>
        </w:tc>
      </w:tr>
      <w:tr w:rsidR="00B417F8" w14:paraId="6B7F725D"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673B7CAC" w14:textId="77777777" w:rsidR="00B417F8" w:rsidRDefault="00B417F8" w:rsidP="00FC5926">
            <w:pPr>
              <w:ind w:firstLine="0"/>
              <w:jc w:val="center"/>
            </w:pPr>
          </w:p>
        </w:tc>
        <w:tc>
          <w:tcPr>
            <w:tcW w:w="992" w:type="dxa"/>
          </w:tcPr>
          <w:p w14:paraId="702ABE87" w14:textId="7B324462" w:rsidR="00B417F8" w:rsidRDefault="00B417F8" w:rsidP="00FC5926">
            <w:pPr>
              <w:ind w:firstLine="0"/>
              <w:jc w:val="center"/>
              <w:cnfStyle w:val="000000100000" w:firstRow="0" w:lastRow="0" w:firstColumn="0" w:lastColumn="0" w:oddVBand="0" w:evenVBand="0" w:oddHBand="1" w:evenHBand="0" w:firstRowFirstColumn="0" w:firstRowLastColumn="0" w:lastRowFirstColumn="0" w:lastRowLastColumn="0"/>
            </w:pPr>
            <w:r>
              <w:t>12</w:t>
            </w:r>
          </w:p>
        </w:tc>
        <w:tc>
          <w:tcPr>
            <w:tcW w:w="856" w:type="dxa"/>
          </w:tcPr>
          <w:p w14:paraId="32DC3E66" w14:textId="52F5654D" w:rsidR="00B417F8" w:rsidRDefault="00F62317"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4652A48C" w14:textId="3A450D06" w:rsidR="00B417F8" w:rsidRDefault="001961BD" w:rsidP="00A074C5">
            <w:pPr>
              <w:ind w:firstLine="0"/>
              <w:cnfStyle w:val="000000100000" w:firstRow="0" w:lastRow="0" w:firstColumn="0" w:lastColumn="0" w:oddVBand="0" w:evenVBand="0" w:oddHBand="1" w:evenHBand="0" w:firstRowFirstColumn="0" w:firstRowLastColumn="0" w:lastRowFirstColumn="0" w:lastRowLastColumn="0"/>
            </w:pPr>
            <w:r>
              <w:t>Build initial Scene builder to parse returned JSON</w:t>
            </w:r>
          </w:p>
        </w:tc>
      </w:tr>
      <w:tr w:rsidR="001961BD" w14:paraId="434BB542"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6A5FD5BE" w14:textId="212C3BAA" w:rsidR="001961BD" w:rsidRDefault="00980154" w:rsidP="00FC5926">
            <w:pPr>
              <w:ind w:firstLine="0"/>
              <w:jc w:val="center"/>
            </w:pPr>
            <w:r>
              <w:lastRenderedPageBreak/>
              <w:t>4</w:t>
            </w:r>
          </w:p>
        </w:tc>
        <w:tc>
          <w:tcPr>
            <w:tcW w:w="992" w:type="dxa"/>
          </w:tcPr>
          <w:p w14:paraId="7997B941" w14:textId="77777777" w:rsidR="001961BD"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4CAAEDA5" w14:textId="77777777" w:rsidR="001961BD" w:rsidRPr="00422805" w:rsidRDefault="001961BD"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546BB6AC" w14:textId="25E181FB" w:rsidR="001961BD" w:rsidRPr="00422805" w:rsidRDefault="009622C3"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422805">
              <w:rPr>
                <w:b/>
              </w:rPr>
              <w:t>Model Building</w:t>
            </w:r>
          </w:p>
        </w:tc>
      </w:tr>
      <w:tr w:rsidR="009622C3" w14:paraId="4D731296"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4F66079A" w14:textId="77777777" w:rsidR="009622C3" w:rsidRDefault="009622C3" w:rsidP="00FC5926">
            <w:pPr>
              <w:ind w:firstLine="0"/>
              <w:jc w:val="center"/>
            </w:pPr>
          </w:p>
        </w:tc>
        <w:tc>
          <w:tcPr>
            <w:tcW w:w="992" w:type="dxa"/>
          </w:tcPr>
          <w:p w14:paraId="183E7FD5" w14:textId="661C4EDA"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3</w:t>
            </w:r>
          </w:p>
        </w:tc>
        <w:tc>
          <w:tcPr>
            <w:tcW w:w="856" w:type="dxa"/>
          </w:tcPr>
          <w:p w14:paraId="30BABC89" w14:textId="6709FF39" w:rsidR="009622C3"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06DFA96B" w14:textId="7C6AEC2A" w:rsidR="009622C3" w:rsidRDefault="00972A3B" w:rsidP="00A074C5">
            <w:pPr>
              <w:ind w:firstLine="0"/>
              <w:cnfStyle w:val="000000100000" w:firstRow="0" w:lastRow="0" w:firstColumn="0" w:lastColumn="0" w:oddVBand="0" w:evenVBand="0" w:oddHBand="1" w:evenHBand="0" w:firstRowFirstColumn="0" w:firstRowLastColumn="0" w:lastRowFirstColumn="0" w:lastRowLastColumn="0"/>
            </w:pPr>
            <w:r>
              <w:t>Build initial simple object recognised by API</w:t>
            </w:r>
          </w:p>
        </w:tc>
      </w:tr>
      <w:tr w:rsidR="00972A3B" w14:paraId="68BAB4E4"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5F99804A" w14:textId="77777777" w:rsidR="00972A3B" w:rsidRDefault="00972A3B" w:rsidP="00FC5926">
            <w:pPr>
              <w:ind w:firstLine="0"/>
              <w:jc w:val="center"/>
            </w:pPr>
          </w:p>
        </w:tc>
        <w:tc>
          <w:tcPr>
            <w:tcW w:w="992" w:type="dxa"/>
          </w:tcPr>
          <w:p w14:paraId="1EDB9357" w14:textId="5495EB0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14</w:t>
            </w:r>
          </w:p>
        </w:tc>
        <w:tc>
          <w:tcPr>
            <w:tcW w:w="856" w:type="dxa"/>
          </w:tcPr>
          <w:p w14:paraId="68B03F21" w14:textId="166721AD" w:rsidR="00972A3B" w:rsidRDefault="00972A3B"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4C72BC9D" w14:textId="5114617A" w:rsidR="00972A3B" w:rsidRDefault="00972A3B" w:rsidP="00A074C5">
            <w:pPr>
              <w:ind w:firstLine="0"/>
              <w:cnfStyle w:val="000000000000" w:firstRow="0" w:lastRow="0" w:firstColumn="0" w:lastColumn="0" w:oddVBand="0" w:evenVBand="0" w:oddHBand="0" w:evenHBand="0" w:firstRowFirstColumn="0" w:firstRowLastColumn="0" w:lastRowFirstColumn="0" w:lastRowLastColumn="0"/>
            </w:pPr>
            <w:r>
              <w:t>Generate structure to hold models</w:t>
            </w:r>
          </w:p>
        </w:tc>
      </w:tr>
      <w:tr w:rsidR="00972A3B" w14:paraId="6ED4FA56"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3234D50" w14:textId="77777777" w:rsidR="00972A3B" w:rsidRDefault="00972A3B" w:rsidP="00FC5926">
            <w:pPr>
              <w:ind w:firstLine="0"/>
              <w:jc w:val="center"/>
            </w:pPr>
          </w:p>
        </w:tc>
        <w:tc>
          <w:tcPr>
            <w:tcW w:w="992" w:type="dxa"/>
          </w:tcPr>
          <w:p w14:paraId="0C59E449" w14:textId="121E924E"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15</w:t>
            </w:r>
          </w:p>
        </w:tc>
        <w:tc>
          <w:tcPr>
            <w:tcW w:w="856" w:type="dxa"/>
          </w:tcPr>
          <w:p w14:paraId="6F977F69" w14:textId="39DF8018" w:rsidR="00972A3B" w:rsidRDefault="00972A3B"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21FFD682" w14:textId="41B44E66" w:rsidR="00972A3B" w:rsidRDefault="00387AB0" w:rsidP="00A074C5">
            <w:pPr>
              <w:ind w:firstLine="0"/>
              <w:cnfStyle w:val="000000100000" w:firstRow="0" w:lastRow="0" w:firstColumn="0" w:lastColumn="0" w:oddVBand="0" w:evenVBand="0" w:oddHBand="1" w:evenHBand="0" w:firstRowFirstColumn="0" w:firstRowLastColumn="0" w:lastRowFirstColumn="0" w:lastRowLastColumn="0"/>
            </w:pPr>
            <w:r>
              <w:t>Integrate structures with scene builder component to spawn objects</w:t>
            </w:r>
          </w:p>
        </w:tc>
      </w:tr>
      <w:tr w:rsidR="00387AB0" w14:paraId="475D4BE7"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175CAF7E" w14:textId="6135B0FC" w:rsidR="00387AB0" w:rsidRDefault="00387AB0" w:rsidP="00FC5926">
            <w:pPr>
              <w:ind w:firstLine="0"/>
              <w:jc w:val="center"/>
            </w:pPr>
            <w:r>
              <w:t>5</w:t>
            </w:r>
          </w:p>
        </w:tc>
        <w:tc>
          <w:tcPr>
            <w:tcW w:w="992" w:type="dxa"/>
          </w:tcPr>
          <w:p w14:paraId="59C543D3" w14:textId="77777777" w:rsidR="00387AB0"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pPr>
          </w:p>
        </w:tc>
        <w:tc>
          <w:tcPr>
            <w:tcW w:w="856" w:type="dxa"/>
          </w:tcPr>
          <w:p w14:paraId="7FC7D854" w14:textId="77777777" w:rsidR="00387AB0" w:rsidRPr="009650AC" w:rsidRDefault="00387AB0" w:rsidP="00FC5926">
            <w:pPr>
              <w:ind w:firstLine="0"/>
              <w:jc w:val="center"/>
              <w:cnfStyle w:val="000000000000" w:firstRow="0" w:lastRow="0" w:firstColumn="0" w:lastColumn="0" w:oddVBand="0" w:evenVBand="0" w:oddHBand="0" w:evenHBand="0" w:firstRowFirstColumn="0" w:firstRowLastColumn="0" w:lastRowFirstColumn="0" w:lastRowLastColumn="0"/>
              <w:rPr>
                <w:b/>
              </w:rPr>
            </w:pPr>
          </w:p>
        </w:tc>
        <w:tc>
          <w:tcPr>
            <w:tcW w:w="7224" w:type="dxa"/>
          </w:tcPr>
          <w:p w14:paraId="30C31730" w14:textId="7ED16B33" w:rsidR="00387AB0" w:rsidRPr="009650AC" w:rsidRDefault="00950166" w:rsidP="00FC5926">
            <w:pPr>
              <w:ind w:firstLine="0"/>
              <w:jc w:val="right"/>
              <w:cnfStyle w:val="000000000000" w:firstRow="0" w:lastRow="0" w:firstColumn="0" w:lastColumn="0" w:oddVBand="0" w:evenVBand="0" w:oddHBand="0" w:evenHBand="0" w:firstRowFirstColumn="0" w:firstRowLastColumn="0" w:lastRowFirstColumn="0" w:lastRowLastColumn="0"/>
              <w:rPr>
                <w:b/>
              </w:rPr>
            </w:pPr>
            <w:r w:rsidRPr="009650AC">
              <w:rPr>
                <w:b/>
              </w:rPr>
              <w:t>Additive Development</w:t>
            </w:r>
          </w:p>
        </w:tc>
      </w:tr>
      <w:tr w:rsidR="00950166" w14:paraId="68F3D7D7"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235171E" w14:textId="77777777" w:rsidR="00950166" w:rsidRDefault="00950166" w:rsidP="00FC5926">
            <w:pPr>
              <w:ind w:firstLine="0"/>
              <w:jc w:val="center"/>
            </w:pPr>
          </w:p>
        </w:tc>
        <w:tc>
          <w:tcPr>
            <w:tcW w:w="992" w:type="dxa"/>
          </w:tcPr>
          <w:p w14:paraId="59C4C605" w14:textId="009D057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6+</w:t>
            </w:r>
          </w:p>
        </w:tc>
        <w:tc>
          <w:tcPr>
            <w:tcW w:w="856" w:type="dxa"/>
          </w:tcPr>
          <w:p w14:paraId="6CED8BC6" w14:textId="22E837B9"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0182296" w14:textId="61E3492A" w:rsidR="00950166" w:rsidRDefault="00950166" w:rsidP="00A074C5">
            <w:pPr>
              <w:ind w:firstLine="0"/>
              <w:cnfStyle w:val="000000100000" w:firstRow="0" w:lastRow="0" w:firstColumn="0" w:lastColumn="0" w:oddVBand="0" w:evenVBand="0" w:oddHBand="1" w:evenHBand="0" w:firstRowFirstColumn="0" w:firstRowLastColumn="0" w:lastRowFirstColumn="0" w:lastRowLastColumn="0"/>
            </w:pPr>
            <w:r>
              <w:t>Train API with additional model</w:t>
            </w:r>
          </w:p>
        </w:tc>
      </w:tr>
      <w:tr w:rsidR="00950166" w14:paraId="0320BD60" w14:textId="77777777" w:rsidTr="007803FA">
        <w:trPr>
          <w:trHeight w:val="340"/>
        </w:trPr>
        <w:tc>
          <w:tcPr>
            <w:cnfStyle w:val="001000000000" w:firstRow="0" w:lastRow="0" w:firstColumn="1" w:lastColumn="0" w:oddVBand="0" w:evenVBand="0" w:oddHBand="0" w:evenHBand="0" w:firstRowFirstColumn="0" w:firstRowLastColumn="0" w:lastRowFirstColumn="0" w:lastRowLastColumn="0"/>
            <w:tcW w:w="846" w:type="dxa"/>
          </w:tcPr>
          <w:p w14:paraId="2BF20819" w14:textId="77777777" w:rsidR="00950166" w:rsidRDefault="00950166" w:rsidP="00FC5926">
            <w:pPr>
              <w:ind w:firstLine="0"/>
              <w:jc w:val="center"/>
            </w:pPr>
          </w:p>
        </w:tc>
        <w:tc>
          <w:tcPr>
            <w:tcW w:w="992" w:type="dxa"/>
          </w:tcPr>
          <w:p w14:paraId="7F2D7FDE" w14:textId="5F7DF422"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17+</w:t>
            </w:r>
          </w:p>
        </w:tc>
        <w:tc>
          <w:tcPr>
            <w:tcW w:w="856" w:type="dxa"/>
          </w:tcPr>
          <w:p w14:paraId="0F8F7138" w14:textId="7E0B9823" w:rsidR="00950166" w:rsidRDefault="00950166" w:rsidP="00FC5926">
            <w:pPr>
              <w:ind w:firstLine="0"/>
              <w:jc w:val="center"/>
              <w:cnfStyle w:val="000000000000" w:firstRow="0" w:lastRow="0" w:firstColumn="0" w:lastColumn="0" w:oddVBand="0" w:evenVBand="0" w:oddHBand="0" w:evenHBand="0" w:firstRowFirstColumn="0" w:firstRowLastColumn="0" w:lastRowFirstColumn="0" w:lastRowLastColumn="0"/>
            </w:pPr>
            <w:r>
              <w:t>M</w:t>
            </w:r>
          </w:p>
        </w:tc>
        <w:tc>
          <w:tcPr>
            <w:tcW w:w="7224" w:type="dxa"/>
          </w:tcPr>
          <w:p w14:paraId="0CF737B4" w14:textId="1034D14E" w:rsidR="00950166" w:rsidRDefault="00950166" w:rsidP="00A074C5">
            <w:pPr>
              <w:ind w:firstLine="0"/>
              <w:cnfStyle w:val="000000000000" w:firstRow="0" w:lastRow="0" w:firstColumn="0" w:lastColumn="0" w:oddVBand="0" w:evenVBand="0" w:oddHBand="0" w:evenHBand="0" w:firstRowFirstColumn="0" w:firstRowLastColumn="0" w:lastRowFirstColumn="0" w:lastRowLastColumn="0"/>
            </w:pPr>
            <w:r>
              <w:t>Create appropriate 3D model</w:t>
            </w:r>
          </w:p>
        </w:tc>
      </w:tr>
      <w:tr w:rsidR="00950166" w14:paraId="588E3064" w14:textId="77777777" w:rsidTr="007803FA">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846" w:type="dxa"/>
          </w:tcPr>
          <w:p w14:paraId="551D9847" w14:textId="77777777" w:rsidR="00950166" w:rsidRDefault="00950166" w:rsidP="00FC5926">
            <w:pPr>
              <w:ind w:firstLine="0"/>
              <w:jc w:val="center"/>
            </w:pPr>
          </w:p>
        </w:tc>
        <w:tc>
          <w:tcPr>
            <w:tcW w:w="992" w:type="dxa"/>
          </w:tcPr>
          <w:p w14:paraId="6B67C4B1" w14:textId="2BCCBA8D"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18+</w:t>
            </w:r>
          </w:p>
        </w:tc>
        <w:tc>
          <w:tcPr>
            <w:tcW w:w="856" w:type="dxa"/>
          </w:tcPr>
          <w:p w14:paraId="06F19F88" w14:textId="681D8B90" w:rsidR="00950166" w:rsidRDefault="00950166" w:rsidP="00FC5926">
            <w:pPr>
              <w:ind w:firstLine="0"/>
              <w:jc w:val="center"/>
              <w:cnfStyle w:val="000000100000" w:firstRow="0" w:lastRow="0" w:firstColumn="0" w:lastColumn="0" w:oddVBand="0" w:evenVBand="0" w:oddHBand="1" w:evenHBand="0" w:firstRowFirstColumn="0" w:firstRowLastColumn="0" w:lastRowFirstColumn="0" w:lastRowLastColumn="0"/>
            </w:pPr>
            <w:r>
              <w:t>M</w:t>
            </w:r>
          </w:p>
        </w:tc>
        <w:tc>
          <w:tcPr>
            <w:tcW w:w="7224" w:type="dxa"/>
          </w:tcPr>
          <w:p w14:paraId="7E81E72A" w14:textId="726DB09A" w:rsidR="00950166" w:rsidRDefault="00950166" w:rsidP="009650AC">
            <w:pPr>
              <w:keepNext/>
              <w:ind w:firstLine="0"/>
              <w:cnfStyle w:val="000000100000" w:firstRow="0" w:lastRow="0" w:firstColumn="0" w:lastColumn="0" w:oddVBand="0" w:evenVBand="0" w:oddHBand="1" w:evenHBand="0" w:firstRowFirstColumn="0" w:firstRowLastColumn="0" w:lastRowFirstColumn="0" w:lastRowLastColumn="0"/>
            </w:pPr>
            <w:r>
              <w:t xml:space="preserve">Integrate model with </w:t>
            </w:r>
            <w:r w:rsidR="002C0DC8">
              <w:t>scene builder component</w:t>
            </w:r>
          </w:p>
        </w:tc>
      </w:tr>
    </w:tbl>
    <w:p w14:paraId="079A4786" w14:textId="77777777" w:rsidR="009650AC" w:rsidRDefault="009650AC" w:rsidP="009650AC">
      <w:pPr>
        <w:pStyle w:val="Caption"/>
        <w:spacing w:after="0"/>
        <w:ind w:firstLine="0"/>
        <w:jc w:val="center"/>
      </w:pPr>
    </w:p>
    <w:p w14:paraId="7ECB7905" w14:textId="59AA09BE" w:rsidR="007803FA" w:rsidRPr="0034270D" w:rsidRDefault="009650AC" w:rsidP="0034270D">
      <w:pPr>
        <w:pStyle w:val="Caption"/>
        <w:ind w:firstLine="0"/>
        <w:jc w:val="center"/>
        <w:rPr>
          <w:color w:val="auto"/>
        </w:rPr>
      </w:pPr>
      <w:r w:rsidRPr="009650AC">
        <w:rPr>
          <w:color w:val="auto"/>
        </w:rPr>
        <w:t xml:space="preserve">Figure </w:t>
      </w:r>
      <w:r w:rsidRPr="009650AC">
        <w:rPr>
          <w:color w:val="auto"/>
        </w:rPr>
        <w:fldChar w:fldCharType="begin"/>
      </w:r>
      <w:r w:rsidRPr="009650AC">
        <w:rPr>
          <w:color w:val="auto"/>
        </w:rPr>
        <w:instrText xml:space="preserve"> SEQ Figure \* ARABIC </w:instrText>
      </w:r>
      <w:r w:rsidRPr="009650AC">
        <w:rPr>
          <w:color w:val="auto"/>
        </w:rPr>
        <w:fldChar w:fldCharType="separate"/>
      </w:r>
      <w:r w:rsidR="00114F0A">
        <w:rPr>
          <w:noProof/>
          <w:color w:val="auto"/>
        </w:rPr>
        <w:t>6</w:t>
      </w:r>
      <w:r w:rsidRPr="009650AC">
        <w:rPr>
          <w:color w:val="auto"/>
        </w:rPr>
        <w:fldChar w:fldCharType="end"/>
      </w:r>
      <w:r w:rsidRPr="009650AC">
        <w:rPr>
          <w:color w:val="auto"/>
        </w:rPr>
        <w:t xml:space="preserve"> - Cycles outline</w:t>
      </w:r>
    </w:p>
    <w:p w14:paraId="42DF6D69" w14:textId="04338EB5" w:rsidR="00424E0F" w:rsidRDefault="002C0DC8" w:rsidP="00A074C5">
      <w:r>
        <w:t xml:space="preserve">In </w:t>
      </w:r>
      <w:r w:rsidR="00623353">
        <w:t xml:space="preserve">figure </w:t>
      </w:r>
      <w:r w:rsidR="007803FA">
        <w:t>6</w:t>
      </w:r>
      <w:r>
        <w:t xml:space="preserve"> above, cycle 5</w:t>
      </w:r>
      <w:r w:rsidR="00623353">
        <w:t xml:space="preserve"> will continue to be repeated as in theory all systems will be connected by this cycle and should just need added to. The author only expects one of these cycles to be completed however there</w:t>
      </w:r>
      <w:r w:rsidR="00424E0F">
        <w:t xml:space="preserve"> is space for continued addition if the time is available. </w:t>
      </w:r>
    </w:p>
    <w:p w14:paraId="73D36761" w14:textId="589D6877" w:rsidR="002C0DC8" w:rsidRDefault="00424E0F" w:rsidP="00A074C5">
      <w:r>
        <w:t>Each cycle will begin with a meeting with stakeholders to outline and examine any risks associated and will end with all systems</w:t>
      </w:r>
      <w:r w:rsidR="009650AC">
        <w:t xml:space="preserve"> tested to assigned standards.</w:t>
      </w:r>
      <w:r w:rsidR="002C0DC8">
        <w:t xml:space="preserve"> </w:t>
      </w:r>
    </w:p>
    <w:p w14:paraId="29BD8DB3" w14:textId="1128243D" w:rsidR="006C656D" w:rsidRDefault="006C656D" w:rsidP="00A074C5"/>
    <w:p w14:paraId="43FE3EFD" w14:textId="0E09D1CB" w:rsidR="006C656D" w:rsidRDefault="00B641CD" w:rsidP="00D83E93">
      <w:pPr>
        <w:pStyle w:val="Heading2"/>
      </w:pPr>
      <w:r>
        <w:t xml:space="preserve">3.7 </w:t>
      </w:r>
      <w:r w:rsidR="006C656D">
        <w:t>Gantt Chart</w:t>
      </w:r>
    </w:p>
    <w:p w14:paraId="77F3B692" w14:textId="0C2C4DE3" w:rsidR="00B208C0" w:rsidRDefault="0034270D" w:rsidP="00FA7AF8">
      <w:r>
        <w:rPr>
          <w:noProof/>
        </w:rPr>
        <mc:AlternateContent>
          <mc:Choice Requires="wps">
            <w:drawing>
              <wp:anchor distT="0" distB="0" distL="114300" distR="114300" simplePos="0" relativeHeight="251693056" behindDoc="0" locked="0" layoutInCell="1" allowOverlap="1" wp14:anchorId="3FD022B9" wp14:editId="4363B24F">
                <wp:simplePos x="0" y="0"/>
                <wp:positionH relativeFrom="column">
                  <wp:posOffset>0</wp:posOffset>
                </wp:positionH>
                <wp:positionV relativeFrom="paragraph">
                  <wp:posOffset>5389245</wp:posOffset>
                </wp:positionV>
                <wp:extent cx="6645910" cy="635"/>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6645910" cy="635"/>
                        </a:xfrm>
                        <a:prstGeom prst="rect">
                          <a:avLst/>
                        </a:prstGeom>
                        <a:solidFill>
                          <a:prstClr val="white"/>
                        </a:solidFill>
                        <a:ln>
                          <a:noFill/>
                        </a:ln>
                      </wps:spPr>
                      <wps:txbx>
                        <w:txbxContent>
                          <w:p w14:paraId="05854704" w14:textId="28C11CCC" w:rsidR="00B2223D" w:rsidRPr="00B2223D" w:rsidRDefault="0034270D" w:rsidP="00B2223D">
                            <w:pPr>
                              <w:pStyle w:val="Caption"/>
                              <w:jc w:val="center"/>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114F0A">
                              <w:rPr>
                                <w:noProof/>
                                <w:color w:val="auto"/>
                              </w:rPr>
                              <w:t>7</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Each task is represented from figure 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D022B9" id="Text Box 29" o:spid="_x0000_s1046" type="#_x0000_t202" style="position:absolute;left:0;text-align:left;margin-left:0;margin-top:424.35pt;width:523.3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" stroked="f">
                <v:textbox style="mso-fit-shape-to-text:t" inset="0,0,0,0">
                  <w:txbxContent>
                    <w:p w14:paraId="05854704" w14:textId="28C11CCC" w:rsidR="00B2223D" w:rsidRPr="00B2223D" w:rsidRDefault="0034270D" w:rsidP="00B2223D">
                      <w:pPr>
                        <w:pStyle w:val="Caption"/>
                        <w:jc w:val="center"/>
                        <w:rPr>
                          <w:color w:val="auto"/>
                        </w:rPr>
                      </w:pPr>
                      <w:r w:rsidRPr="0034270D">
                        <w:rPr>
                          <w:color w:val="auto"/>
                        </w:rPr>
                        <w:t xml:space="preserve">Figure </w:t>
                      </w:r>
                      <w:r w:rsidRPr="0034270D">
                        <w:rPr>
                          <w:color w:val="auto"/>
                        </w:rPr>
                        <w:fldChar w:fldCharType="begin"/>
                      </w:r>
                      <w:r w:rsidRPr="0034270D">
                        <w:rPr>
                          <w:color w:val="auto"/>
                        </w:rPr>
                        <w:instrText xml:space="preserve"> SEQ Figure \* ARABIC </w:instrText>
                      </w:r>
                      <w:r w:rsidRPr="0034270D">
                        <w:rPr>
                          <w:color w:val="auto"/>
                        </w:rPr>
                        <w:fldChar w:fldCharType="separate"/>
                      </w:r>
                      <w:r w:rsidR="00114F0A">
                        <w:rPr>
                          <w:noProof/>
                          <w:color w:val="auto"/>
                        </w:rPr>
                        <w:t>7</w:t>
                      </w:r>
                      <w:r w:rsidRPr="0034270D">
                        <w:rPr>
                          <w:color w:val="auto"/>
                        </w:rPr>
                        <w:fldChar w:fldCharType="end"/>
                      </w:r>
                      <w:r w:rsidRPr="0034270D">
                        <w:rPr>
                          <w:color w:val="auto"/>
                        </w:rPr>
                        <w:t>- Gantt Chart</w:t>
                      </w:r>
                      <w:r w:rsidR="00B2223D">
                        <w:rPr>
                          <w:color w:val="auto"/>
                        </w:rPr>
                        <w:t>. Tasks in yellow, cycles marked in green</w:t>
                      </w:r>
                      <w:r w:rsidR="00923064">
                        <w:rPr>
                          <w:color w:val="auto"/>
                        </w:rPr>
                        <w:t>. Each task is represented from figure 6.</w:t>
                      </w:r>
                    </w:p>
                  </w:txbxContent>
                </v:textbox>
                <w10:wrap type="square"/>
              </v:shape>
            </w:pict>
          </mc:Fallback>
        </mc:AlternateContent>
      </w:r>
      <w:r w:rsidR="00906535">
        <w:rPr>
          <w:noProof/>
        </w:rPr>
        <w:drawing>
          <wp:anchor distT="0" distB="0" distL="114300" distR="114300" simplePos="0" relativeHeight="251691008" behindDoc="0" locked="0" layoutInCell="1" allowOverlap="1" wp14:anchorId="771C8941" wp14:editId="2D618AA7">
            <wp:simplePos x="0" y="0"/>
            <wp:positionH relativeFrom="margin">
              <wp:align>left</wp:align>
            </wp:positionH>
            <wp:positionV relativeFrom="paragraph">
              <wp:posOffset>273685</wp:posOffset>
            </wp:positionV>
            <wp:extent cx="6645910" cy="5078095"/>
            <wp:effectExtent l="0" t="0" r="2540" b="8255"/>
            <wp:wrapSquare wrapText="bothSides"/>
            <wp:docPr id="28" name="Chart 28">
              <a:extLst xmlns:a="http://schemas.openxmlformats.org/drawingml/2006/main">
                <a:ext uri="{FF2B5EF4-FFF2-40B4-BE49-F238E27FC236}">
                  <a16:creationId xmlns:a16="http://schemas.microsoft.com/office/drawing/2014/main" id="{30295229-9824-4308-85DB-10BEDD8B3F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14:sizeRelV relativeFrom="margin">
              <wp14:pctHeight>0</wp14:pctHeight>
            </wp14:sizeRelV>
          </wp:anchor>
        </w:drawing>
      </w:r>
      <w:r w:rsidR="008C5C6D" w:rsidRPr="005712AE">
        <w:br w:type="page"/>
      </w:r>
    </w:p>
    <w:p w14:paraId="1AB4BE35" w14:textId="3C746103" w:rsidR="00B641CD" w:rsidRDefault="00B641CD" w:rsidP="00D83E93">
      <w:pPr>
        <w:pStyle w:val="Heading2"/>
      </w:pPr>
      <w:r>
        <w:lastRenderedPageBreak/>
        <w:t xml:space="preserve">3.8 </w:t>
      </w:r>
      <w:r w:rsidR="001E1962">
        <w:t>Resources identification</w:t>
      </w:r>
    </w:p>
    <w:p w14:paraId="57BA84FC" w14:textId="77777777" w:rsidR="005F7F2B" w:rsidRPr="005F7F2B" w:rsidRDefault="005F7F2B" w:rsidP="005F7F2B"/>
    <w:tbl>
      <w:tblPr>
        <w:tblStyle w:val="PlainTable4"/>
        <w:tblW w:w="0" w:type="auto"/>
        <w:jc w:val="center"/>
        <w:tblBorders>
          <w:top w:val="single" w:sz="4" w:space="0" w:color="BFBFBF" w:themeColor="background1" w:themeShade="BF"/>
          <w:bottom w:val="single" w:sz="4" w:space="0" w:color="BFBFBF" w:themeColor="background1" w:themeShade="BF"/>
          <w:insideH w:val="single" w:sz="4" w:space="0" w:color="BFBFBF" w:themeColor="background1" w:themeShade="BF"/>
        </w:tblBorders>
        <w:tblLook w:val="04A0" w:firstRow="1" w:lastRow="0" w:firstColumn="1" w:lastColumn="0" w:noHBand="0" w:noVBand="1"/>
      </w:tblPr>
      <w:tblGrid>
        <w:gridCol w:w="2175"/>
        <w:gridCol w:w="1350"/>
        <w:gridCol w:w="6237"/>
      </w:tblGrid>
      <w:tr w:rsidR="00614633" w14:paraId="743FA56B" w14:textId="77777777" w:rsidTr="00F904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2364043" w14:textId="01E83521" w:rsidR="00614633" w:rsidRDefault="00614633">
            <w:pPr>
              <w:spacing w:after="160" w:line="259" w:lineRule="auto"/>
              <w:ind w:firstLine="0"/>
            </w:pPr>
            <w:r>
              <w:t>Resource</w:t>
            </w:r>
          </w:p>
        </w:tc>
        <w:tc>
          <w:tcPr>
            <w:tcW w:w="1350" w:type="dxa"/>
          </w:tcPr>
          <w:p w14:paraId="164C0862" w14:textId="351C7D56" w:rsidR="00614633"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pPr>
            <w:r>
              <w:t>Type</w:t>
            </w:r>
          </w:p>
        </w:tc>
        <w:tc>
          <w:tcPr>
            <w:tcW w:w="6237" w:type="dxa"/>
          </w:tcPr>
          <w:p w14:paraId="7DEA5A5C" w14:textId="32E0A1A3" w:rsidR="00614633" w:rsidRDefault="00614633">
            <w:pPr>
              <w:spacing w:after="160" w:line="259" w:lineRule="auto"/>
              <w:ind w:firstLine="0"/>
              <w:cnfStyle w:val="100000000000" w:firstRow="1" w:lastRow="0" w:firstColumn="0" w:lastColumn="0" w:oddVBand="0" w:evenVBand="0" w:oddHBand="0" w:evenHBand="0" w:firstRowFirstColumn="0" w:firstRowLastColumn="0" w:lastRowFirstColumn="0" w:lastRowLastColumn="0"/>
            </w:pPr>
            <w:r>
              <w:t>Purpose</w:t>
            </w:r>
          </w:p>
        </w:tc>
      </w:tr>
      <w:tr w:rsidR="00614633" w14:paraId="21367495"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48B9FC19" w14:textId="25BC508F" w:rsidR="00614633" w:rsidRDefault="00614633">
            <w:pPr>
              <w:spacing w:after="160" w:line="259" w:lineRule="auto"/>
              <w:ind w:firstLine="0"/>
            </w:pPr>
            <w:r>
              <w:t>Laptop</w:t>
            </w:r>
          </w:p>
        </w:tc>
        <w:tc>
          <w:tcPr>
            <w:tcW w:w="1350" w:type="dxa"/>
          </w:tcPr>
          <w:p w14:paraId="2209193C" w14:textId="34C58BF8" w:rsidR="00614633" w:rsidRDefault="00614633">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Hardware</w:t>
            </w:r>
          </w:p>
        </w:tc>
        <w:tc>
          <w:tcPr>
            <w:tcW w:w="6237" w:type="dxa"/>
          </w:tcPr>
          <w:p w14:paraId="5219D795" w14:textId="1D5A735B" w:rsidR="00614633" w:rsidRDefault="003076F9">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Main form of development. Main piece of hardware for the project and will be used throughout.</w:t>
            </w:r>
          </w:p>
        </w:tc>
      </w:tr>
      <w:tr w:rsidR="00614633" w14:paraId="1E64F442"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12329CE" w14:textId="1D4F2131" w:rsidR="00614633" w:rsidRDefault="00AF2CEC">
            <w:pPr>
              <w:spacing w:after="160" w:line="259" w:lineRule="auto"/>
              <w:ind w:firstLine="0"/>
            </w:pPr>
            <w:r>
              <w:t>Azure Cloud</w:t>
            </w:r>
          </w:p>
        </w:tc>
        <w:tc>
          <w:tcPr>
            <w:tcW w:w="1350" w:type="dxa"/>
          </w:tcPr>
          <w:p w14:paraId="7D07AE15" w14:textId="11A81087" w:rsidR="00614633" w:rsidRDefault="00AF2CEC">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Software</w:t>
            </w:r>
          </w:p>
        </w:tc>
        <w:tc>
          <w:tcPr>
            <w:tcW w:w="6237" w:type="dxa"/>
          </w:tcPr>
          <w:p w14:paraId="2AAE4B33" w14:textId="47D7ADD6" w:rsidR="00614633" w:rsidRDefault="002C6761">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 xml:space="preserve">Will be used to host the python API in the cloud. </w:t>
            </w:r>
            <w:proofErr w:type="gramStart"/>
            <w:r>
              <w:t>Also</w:t>
            </w:r>
            <w:proofErr w:type="gramEnd"/>
            <w:r>
              <w:t xml:space="preserve"> will be used to train ML models as </w:t>
            </w:r>
            <w:r w:rsidR="005E419C">
              <w:t>a VM cluster will train faster than a standard laptop.</w:t>
            </w:r>
          </w:p>
        </w:tc>
      </w:tr>
      <w:tr w:rsidR="00614633" w14:paraId="13913C1B"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21FB4BA4" w14:textId="4DB3C57B" w:rsidR="00614633" w:rsidRDefault="005E419C">
            <w:pPr>
              <w:spacing w:after="160" w:line="259" w:lineRule="auto"/>
              <w:ind w:firstLine="0"/>
            </w:pPr>
            <w:proofErr w:type="spellStart"/>
            <w:r>
              <w:t>Jupyter</w:t>
            </w:r>
            <w:proofErr w:type="spellEnd"/>
            <w:r>
              <w:t xml:space="preserve"> Notebooks</w:t>
            </w:r>
          </w:p>
        </w:tc>
        <w:tc>
          <w:tcPr>
            <w:tcW w:w="1350" w:type="dxa"/>
          </w:tcPr>
          <w:p w14:paraId="409186E1" w14:textId="4D8BA534" w:rsidR="00614633"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Software</w:t>
            </w:r>
          </w:p>
        </w:tc>
        <w:tc>
          <w:tcPr>
            <w:tcW w:w="6237" w:type="dxa"/>
          </w:tcPr>
          <w:p w14:paraId="29F03756" w14:textId="70B762D2" w:rsidR="00614633" w:rsidRDefault="005E419C">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 xml:space="preserve">Python notebook </w:t>
            </w:r>
            <w:r w:rsidR="00A25D4E">
              <w:t xml:space="preserve">development environment. All python will initially </w:t>
            </w:r>
            <w:r w:rsidR="00101D25">
              <w:t>be developed</w:t>
            </w:r>
            <w:r w:rsidR="00A25D4E">
              <w:t xml:space="preserve"> within </w:t>
            </w:r>
            <w:proofErr w:type="spellStart"/>
            <w:r w:rsidR="00A25D4E">
              <w:t>jupyter</w:t>
            </w:r>
            <w:proofErr w:type="spellEnd"/>
            <w:r w:rsidR="00A25D4E">
              <w:t xml:space="preserve"> as it allows easy </w:t>
            </w:r>
            <w:r w:rsidR="00BC1F65">
              <w:t xml:space="preserve">and readable </w:t>
            </w:r>
            <w:r w:rsidR="00A25D4E">
              <w:t>modularisation of python files.</w:t>
            </w:r>
          </w:p>
        </w:tc>
      </w:tr>
      <w:tr w:rsidR="00614633" w14:paraId="32289A60"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45BBA343" w14:textId="6EB427AE" w:rsidR="00614633" w:rsidRDefault="00BC1F65">
            <w:pPr>
              <w:spacing w:after="160" w:line="259" w:lineRule="auto"/>
              <w:ind w:firstLine="0"/>
            </w:pPr>
            <w:r>
              <w:t>Git</w:t>
            </w:r>
          </w:p>
        </w:tc>
        <w:tc>
          <w:tcPr>
            <w:tcW w:w="1350" w:type="dxa"/>
          </w:tcPr>
          <w:p w14:paraId="4A7317CF" w14:textId="00A7DDAA" w:rsidR="00614633" w:rsidRDefault="00BC1F65">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Software</w:t>
            </w:r>
          </w:p>
        </w:tc>
        <w:tc>
          <w:tcPr>
            <w:tcW w:w="6237" w:type="dxa"/>
          </w:tcPr>
          <w:p w14:paraId="3C652B34" w14:textId="15173FAF" w:rsidR="00614633" w:rsidRDefault="00101D25">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 xml:space="preserve">Will be used for source control </w:t>
            </w:r>
            <w:r w:rsidR="00A73C1B">
              <w:t>throughout the project.</w:t>
            </w:r>
          </w:p>
        </w:tc>
      </w:tr>
      <w:tr w:rsidR="00614633" w14:paraId="1C074774"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5AB725A5" w14:textId="217CC4E1" w:rsidR="00614633" w:rsidRDefault="00184889">
            <w:pPr>
              <w:spacing w:after="160" w:line="259" w:lineRule="auto"/>
              <w:ind w:firstLine="0"/>
            </w:pPr>
            <w:r>
              <w:t>Visual Studio 2018</w:t>
            </w:r>
          </w:p>
        </w:tc>
        <w:tc>
          <w:tcPr>
            <w:tcW w:w="1350" w:type="dxa"/>
          </w:tcPr>
          <w:p w14:paraId="3F2C23CD" w14:textId="5113A2EF" w:rsidR="00614633"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Software</w:t>
            </w:r>
          </w:p>
        </w:tc>
        <w:tc>
          <w:tcPr>
            <w:tcW w:w="6237" w:type="dxa"/>
          </w:tcPr>
          <w:p w14:paraId="1B6648CA" w14:textId="520518D4" w:rsidR="00614633" w:rsidRDefault="00184889">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 xml:space="preserve">Used for C# development. Is provided by Microsoft </w:t>
            </w:r>
            <w:r w:rsidR="00CB39F3">
              <w:t>Imagine and will hook directly into the source control.</w:t>
            </w:r>
          </w:p>
        </w:tc>
      </w:tr>
      <w:tr w:rsidR="00614633" w14:paraId="14862683" w14:textId="77777777" w:rsidTr="00F904B3">
        <w:trPr>
          <w:jc w:val="center"/>
        </w:trPr>
        <w:tc>
          <w:tcPr>
            <w:cnfStyle w:val="001000000000" w:firstRow="0" w:lastRow="0" w:firstColumn="1" w:lastColumn="0" w:oddVBand="0" w:evenVBand="0" w:oddHBand="0" w:evenHBand="0" w:firstRowFirstColumn="0" w:firstRowLastColumn="0" w:lastRowFirstColumn="0" w:lastRowLastColumn="0"/>
            <w:tcW w:w="2175" w:type="dxa"/>
          </w:tcPr>
          <w:p w14:paraId="5E4CF8BE" w14:textId="283A0B32" w:rsidR="00614633" w:rsidRDefault="00CB39F3">
            <w:pPr>
              <w:spacing w:after="160" w:line="259" w:lineRule="auto"/>
              <w:ind w:firstLine="0"/>
            </w:pPr>
            <w:r>
              <w:t xml:space="preserve">Git </w:t>
            </w:r>
            <w:proofErr w:type="spellStart"/>
            <w:r>
              <w:t>Kracken</w:t>
            </w:r>
            <w:proofErr w:type="spellEnd"/>
          </w:p>
        </w:tc>
        <w:tc>
          <w:tcPr>
            <w:tcW w:w="1350" w:type="dxa"/>
          </w:tcPr>
          <w:p w14:paraId="49EF756D" w14:textId="285D6BD7" w:rsidR="00614633"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Software</w:t>
            </w:r>
          </w:p>
        </w:tc>
        <w:tc>
          <w:tcPr>
            <w:tcW w:w="6237" w:type="dxa"/>
          </w:tcPr>
          <w:p w14:paraId="0278BFBA" w14:textId="242E322E" w:rsidR="00614633" w:rsidRDefault="00CB39F3">
            <w:pPr>
              <w:spacing w:after="160" w:line="259" w:lineRule="auto"/>
              <w:ind w:firstLine="0"/>
              <w:cnfStyle w:val="000000000000" w:firstRow="0" w:lastRow="0" w:firstColumn="0" w:lastColumn="0" w:oddVBand="0" w:evenVBand="0" w:oddHBand="0" w:evenHBand="0" w:firstRowFirstColumn="0" w:firstRowLastColumn="0" w:lastRowFirstColumn="0" w:lastRowLastColumn="0"/>
            </w:pPr>
            <w:r>
              <w:t>Online software allowing quick generation of detailed Kanban boards. This will be used to track the cycles of development and any changes that are requested.</w:t>
            </w:r>
          </w:p>
        </w:tc>
      </w:tr>
      <w:tr w:rsidR="00CB39F3" w14:paraId="6188975E" w14:textId="77777777" w:rsidTr="00F904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75" w:type="dxa"/>
          </w:tcPr>
          <w:p w14:paraId="752B49CC" w14:textId="5413BF22" w:rsidR="00CB39F3" w:rsidRDefault="006E29DD">
            <w:pPr>
              <w:spacing w:after="160" w:line="259" w:lineRule="auto"/>
              <w:ind w:firstLine="0"/>
            </w:pPr>
            <w:r>
              <w:t>Unity Engine</w:t>
            </w:r>
          </w:p>
        </w:tc>
        <w:tc>
          <w:tcPr>
            <w:tcW w:w="1350" w:type="dxa"/>
          </w:tcPr>
          <w:p w14:paraId="18BB1404" w14:textId="0669B482" w:rsidR="00CB39F3" w:rsidRDefault="006E29DD">
            <w:pPr>
              <w:spacing w:after="160" w:line="259" w:lineRule="auto"/>
              <w:ind w:firstLine="0"/>
              <w:cnfStyle w:val="000000100000" w:firstRow="0" w:lastRow="0" w:firstColumn="0" w:lastColumn="0" w:oddVBand="0" w:evenVBand="0" w:oddHBand="1" w:evenHBand="0" w:firstRowFirstColumn="0" w:firstRowLastColumn="0" w:lastRowFirstColumn="0" w:lastRowLastColumn="0"/>
            </w:pPr>
            <w:r>
              <w:t>Software</w:t>
            </w:r>
          </w:p>
        </w:tc>
        <w:tc>
          <w:tcPr>
            <w:tcW w:w="6237" w:type="dxa"/>
          </w:tcPr>
          <w:p w14:paraId="5BFBAF80" w14:textId="00BECF96" w:rsidR="00CB39F3" w:rsidRDefault="00754204" w:rsidP="00114F0A">
            <w:pPr>
              <w:keepNext/>
              <w:spacing w:after="160" w:line="259" w:lineRule="auto"/>
              <w:ind w:firstLine="0"/>
              <w:cnfStyle w:val="000000100000" w:firstRow="0" w:lastRow="0" w:firstColumn="0" w:lastColumn="0" w:oddVBand="0" w:evenVBand="0" w:oddHBand="1" w:evenHBand="0" w:firstRowFirstColumn="0" w:firstRowLastColumn="0" w:lastRowFirstColumn="0" w:lastRowLastColumn="0"/>
            </w:pPr>
            <w:r>
              <w:t xml:space="preserve">Physics engine that will be used to </w:t>
            </w:r>
            <w:r w:rsidR="00354977">
              <w:t>generate all visuals and 3D scenes. Will also call to the API when required.</w:t>
            </w:r>
          </w:p>
        </w:tc>
      </w:tr>
    </w:tbl>
    <w:p w14:paraId="4855419F" w14:textId="321A7CC0" w:rsidR="00F077DC" w:rsidRPr="00114F0A" w:rsidRDefault="00114F0A" w:rsidP="00114F0A">
      <w:pPr>
        <w:pStyle w:val="Caption"/>
        <w:ind w:firstLine="0"/>
        <w:jc w:val="center"/>
        <w:rPr>
          <w:color w:val="auto"/>
        </w:rPr>
      </w:pPr>
      <w:r w:rsidRPr="00114F0A">
        <w:rPr>
          <w:color w:val="auto"/>
        </w:rPr>
        <w:t xml:space="preserve">Figure </w:t>
      </w:r>
      <w:r w:rsidRPr="00114F0A">
        <w:rPr>
          <w:color w:val="auto"/>
        </w:rPr>
        <w:fldChar w:fldCharType="begin"/>
      </w:r>
      <w:r w:rsidRPr="00114F0A">
        <w:rPr>
          <w:color w:val="auto"/>
        </w:rPr>
        <w:instrText xml:space="preserve"> SEQ Figure \* ARABIC </w:instrText>
      </w:r>
      <w:r w:rsidRPr="00114F0A">
        <w:rPr>
          <w:color w:val="auto"/>
        </w:rPr>
        <w:fldChar w:fldCharType="separate"/>
      </w:r>
      <w:r w:rsidRPr="00114F0A">
        <w:rPr>
          <w:noProof/>
          <w:color w:val="auto"/>
        </w:rPr>
        <w:t>8</w:t>
      </w:r>
      <w:r w:rsidRPr="00114F0A">
        <w:rPr>
          <w:color w:val="auto"/>
        </w:rPr>
        <w:fldChar w:fldCharType="end"/>
      </w:r>
      <w:r w:rsidRPr="00114F0A">
        <w:rPr>
          <w:color w:val="auto"/>
        </w:rPr>
        <w:t xml:space="preserve"> - Resources</w:t>
      </w:r>
    </w:p>
    <w:p w14:paraId="2BD39DBF" w14:textId="240310E1" w:rsidR="00B641CD" w:rsidRDefault="00F077DC">
      <w:pPr>
        <w:spacing w:after="160" w:line="259" w:lineRule="auto"/>
        <w:ind w:firstLine="0"/>
        <w:rPr>
          <w:rFonts w:eastAsiaTheme="majorEastAsia"/>
          <w:sz w:val="28"/>
          <w:szCs w:val="32"/>
        </w:rPr>
      </w:pPr>
      <w:r>
        <w:tab/>
        <w:t xml:space="preserve">Due to the project only being </w:t>
      </w:r>
      <w:r w:rsidR="004335CC">
        <w:t xml:space="preserve">developed by a single engineer, human resources have been omitted from identification. This is also because the project is not funded, and these costs are negligible. </w:t>
      </w:r>
      <w:r w:rsidR="00B641CD">
        <w:br w:type="page"/>
      </w:r>
    </w:p>
    <w:p w14:paraId="18981451" w14:textId="22F1A856" w:rsidR="00CD72F6" w:rsidRPr="005712AE" w:rsidRDefault="008C5C6D" w:rsidP="00D83E93">
      <w:pPr>
        <w:pStyle w:val="Heading1"/>
      </w:pPr>
      <w:r w:rsidRPr="005712AE">
        <w:lastRenderedPageBreak/>
        <w:t xml:space="preserve">4. </w:t>
      </w:r>
      <w:r w:rsidR="00CD72F6" w:rsidRPr="005712AE">
        <w:t>Risk Assessment</w:t>
      </w:r>
    </w:p>
    <w:p w14:paraId="2F646D92" w14:textId="77777777" w:rsidR="008C5C6D" w:rsidRPr="005712AE" w:rsidRDefault="008C5C6D" w:rsidP="00A574BC"/>
    <w:p w14:paraId="1190CA40" w14:textId="77777777" w:rsidR="008C5C6D" w:rsidRPr="005712AE" w:rsidRDefault="008C5C6D" w:rsidP="00A574BC">
      <w:pPr>
        <w:rPr>
          <w:rFonts w:eastAsiaTheme="majorEastAsia"/>
          <w:sz w:val="28"/>
          <w:szCs w:val="32"/>
        </w:rPr>
      </w:pPr>
      <w:r w:rsidRPr="005712AE">
        <w:br w:type="page"/>
      </w:r>
    </w:p>
    <w:p w14:paraId="72F9207E" w14:textId="6154E98E" w:rsidR="00CD72F6" w:rsidRPr="005712AE" w:rsidRDefault="008C5C6D" w:rsidP="00D83E93">
      <w:pPr>
        <w:pStyle w:val="Heading1"/>
      </w:pPr>
      <w:r w:rsidRPr="005712AE">
        <w:lastRenderedPageBreak/>
        <w:t xml:space="preserve">5. </w:t>
      </w:r>
      <w:r w:rsidR="00EC2B7B" w:rsidRPr="005712AE">
        <w:t>Initial Prototype</w:t>
      </w:r>
    </w:p>
    <w:p w14:paraId="47904064" w14:textId="77777777" w:rsidR="008C5C6D" w:rsidRPr="005712AE" w:rsidRDefault="008C5C6D" w:rsidP="00A574BC"/>
    <w:p w14:paraId="2758E9E2" w14:textId="77777777" w:rsidR="008C5C6D" w:rsidRPr="005712AE" w:rsidRDefault="008C5C6D" w:rsidP="00A574BC">
      <w:pPr>
        <w:rPr>
          <w:rFonts w:eastAsiaTheme="majorEastAsia"/>
          <w:sz w:val="28"/>
          <w:szCs w:val="32"/>
        </w:rPr>
      </w:pPr>
      <w:r w:rsidRPr="005712AE">
        <w:br w:type="page"/>
      </w:r>
    </w:p>
    <w:p w14:paraId="70BB9D97" w14:textId="1CF78DDA" w:rsidR="00EC2B7B" w:rsidRDefault="008C5C6D" w:rsidP="00D83E93">
      <w:pPr>
        <w:pStyle w:val="Heading1"/>
      </w:pPr>
      <w:r w:rsidRPr="005712AE">
        <w:lastRenderedPageBreak/>
        <w:t xml:space="preserve">6. </w:t>
      </w:r>
      <w:r w:rsidR="00EC2B7B" w:rsidRPr="005712AE">
        <w:t>References</w:t>
      </w:r>
    </w:p>
    <w:p w14:paraId="6009B5F1" w14:textId="6F95BEE8" w:rsidR="0015543A" w:rsidRDefault="0015543A" w:rsidP="0015543A"/>
    <w:p w14:paraId="35D930E7" w14:textId="77777777" w:rsidR="0015543A" w:rsidRDefault="0015543A" w:rsidP="0015543A"/>
    <w:p w14:paraId="5EC9BABF" w14:textId="2898AC67" w:rsidR="0015543A" w:rsidRDefault="0015543A" w:rsidP="0015543A">
      <w:pPr>
        <w:ind w:firstLine="0"/>
      </w:pPr>
      <w:r>
        <w:br/>
      </w:r>
    </w:p>
    <w:p w14:paraId="041AB24E" w14:textId="77777777" w:rsidR="0015543A" w:rsidRDefault="0015543A">
      <w:pPr>
        <w:spacing w:after="160" w:line="259" w:lineRule="auto"/>
        <w:ind w:firstLine="0"/>
      </w:pPr>
      <w:r>
        <w:br w:type="page"/>
      </w:r>
    </w:p>
    <w:p w14:paraId="467BAF26" w14:textId="11FB2D42" w:rsidR="0015543A" w:rsidRDefault="0015543A" w:rsidP="0015543A"/>
    <w:p w14:paraId="6C03F864" w14:textId="77777777" w:rsidR="0015543A" w:rsidRDefault="0015543A" w:rsidP="0015543A"/>
    <w:p w14:paraId="4D22815B" w14:textId="18747365" w:rsidR="0015543A" w:rsidRDefault="0015543A" w:rsidP="0015543A">
      <w:r>
        <w:t>To complete this project in a way which furthers the AI community in NI and push the boundaries of automated image processing, the author must research further into the area of RCNN development and pose detection with a focus on objects rather than human pose. The result of this research will allow a more in-depth customisation of the ML components in the project.</w:t>
      </w:r>
    </w:p>
    <w:p w14:paraId="3FC96297" w14:textId="77777777" w:rsidR="0015543A" w:rsidRDefault="0015543A" w:rsidP="0015543A">
      <w:r>
        <w:t>Each area outlined above will be broken into relevant subsections below documenting current research into modern methodologies. This research has been completed before the beginning of the project and may be subject to change due to the fast-moving nature of these technologies.</w:t>
      </w:r>
    </w:p>
    <w:p w14:paraId="2BD80F3A" w14:textId="77777777" w:rsidR="0015543A" w:rsidRDefault="0015543A" w:rsidP="0015543A">
      <w:pPr>
        <w:ind w:firstLine="0"/>
      </w:pPr>
    </w:p>
    <w:p w14:paraId="1ACCEBC7" w14:textId="77777777" w:rsidR="0015543A" w:rsidRDefault="0015543A" w:rsidP="0015543A">
      <w:pPr>
        <w:pStyle w:val="Heading3"/>
      </w:pPr>
      <w:r>
        <w:t xml:space="preserve">2.1.1 RCNN </w:t>
      </w:r>
    </w:p>
    <w:p w14:paraId="427E049D" w14:textId="77777777" w:rsidR="0015543A" w:rsidRDefault="0015543A" w:rsidP="0015543A"/>
    <w:p w14:paraId="7783D446" w14:textId="3EAF965C" w:rsidR="0015543A" w:rsidRDefault="0015543A" w:rsidP="0015543A">
      <w:r>
        <w:t xml:space="preserve">The first proposal for an R-CNN (Regions with CNN features) structure was an effort to bridge the gap that sat between object classification and detection </w:t>
      </w:r>
      <w:r>
        <w:fldChar w:fldCharType="begin" w:fldLock="1"/>
      </w:r>
      <w:r w:rsidR="00514EF3">
        <w:instrText>ADDIN CSL_CITATION {"citationItems":[{"id":"ITEM-1","itemData":{"DOI":"10.1109/CVPR.2014.81","ISBN":"978-1-4799-5118-5","ISSN":"10636919","PMID":"639374","author":[{"dropping-particle":"","family":"Girshick","given":"Ross","non-dropping-particle":"","parse-names":false,"suffix":""},{"dropping-particle":"","family":"Donahue","given":"Jeff","non-dropping-particle":"","parse-names":false,"suffix":""},{"dropping-particle":"","family":"Darrell","given":"Trevor","non-dropping-particle":"","parse-names":false,"suffix":""},{"dropping-particle":"","family":"Malik","given":"Jitendra","non-dropping-particle":"","parse-names":false,"suffix":""}],"container-title":"Proceedings of the IEEE conference on computer vision and pattern recognition","id":"ITEM-1","issued":{"date-parts":[["2012"]]},"page":"2-9","title":"Rich Feature Hierarchies for Accurate Object Detection and Semantic Segmentation Rich Feature Hierarchies for Accurate Object Detection and Semantic Segmentation","type":"paper-conference"},"uris":["http://www.mendeley.com/documents/?uuid=f1ef62b0-bd1b-4473-89b0-b06c6638f86c"]}],"mendeley":{"formattedCitation":"[2]","plainTextFormattedCitation":"[2]","previouslyFormattedCitation":"[5]"},"properties":{"noteIndex":0},"schema":"https://github.com/citation-style-language/schema/raw/master/csl-citation.json"}</w:instrText>
      </w:r>
      <w:r>
        <w:fldChar w:fldCharType="separate"/>
      </w:r>
      <w:r w:rsidR="00514EF3" w:rsidRPr="00514EF3">
        <w:rPr>
          <w:noProof/>
        </w:rPr>
        <w:t>[2]</w:t>
      </w:r>
      <w:r>
        <w:fldChar w:fldCharType="end"/>
      </w:r>
      <w:r>
        <w:t>. The basic R-CNN structure proposed split the process into 3 stages or modules:</w:t>
      </w:r>
    </w:p>
    <w:p w14:paraId="17736816" w14:textId="77777777" w:rsidR="0015543A" w:rsidRDefault="0015543A" w:rsidP="0015543A">
      <w:pPr>
        <w:pStyle w:val="ListParagraph"/>
        <w:numPr>
          <w:ilvl w:val="0"/>
          <w:numId w:val="7"/>
        </w:numPr>
      </w:pPr>
      <w:r>
        <w:t>Extract region proposals</w:t>
      </w:r>
    </w:p>
    <w:p w14:paraId="416CC1C6" w14:textId="77777777" w:rsidR="0015543A" w:rsidRDefault="0015543A" w:rsidP="0015543A">
      <w:pPr>
        <w:pStyle w:val="ListParagraph"/>
        <w:numPr>
          <w:ilvl w:val="0"/>
          <w:numId w:val="7"/>
        </w:numPr>
      </w:pPr>
      <w:r>
        <w:t>Compute CNN features</w:t>
      </w:r>
    </w:p>
    <w:p w14:paraId="0452A219" w14:textId="77777777" w:rsidR="0015543A" w:rsidRDefault="0015543A" w:rsidP="0015543A">
      <w:pPr>
        <w:pStyle w:val="ListParagraph"/>
        <w:numPr>
          <w:ilvl w:val="0"/>
          <w:numId w:val="7"/>
        </w:numPr>
      </w:pPr>
      <w:r>
        <w:t>Classify regions</w:t>
      </w:r>
    </w:p>
    <w:p w14:paraId="71215266" w14:textId="2AFD4F74" w:rsidR="0015543A" w:rsidRDefault="0015543A" w:rsidP="0015543A">
      <w:r>
        <w:t xml:space="preserve">Using an RCNN we essentially generate </w:t>
      </w:r>
      <w:r>
        <w:rPr>
          <w:i/>
        </w:rPr>
        <w:t xml:space="preserve">r </w:t>
      </w:r>
      <w:r>
        <w:t>number of regions of varying size across the picture input. These regions are category-independent. There are many different ways to generate these regions as objectiveness</w:t>
      </w:r>
      <w:r>
        <w:fldChar w:fldCharType="begin" w:fldLock="1"/>
      </w:r>
      <w:r w:rsidR="00514EF3">
        <w:instrText>ADDIN CSL_CITATION {"citationItems":[{"id":"ITEM-1","itemData":{"author":[{"dropping-particle":"","family":"Alexe","given":"Bogdan","non-dropping-particle":"","parse-names":false,"suffix":""},{"dropping-particle":"","family":"Member","given":"Student","non-dropping-particle":"","parse-names":false,"suffix":""},{"dropping-particle":"","family":"Deselaers","given":"Thomas","non-dropping-particle":"","parse-names":false,"suffix":""}],"id":"ITEM-1","issue":"11","issued":{"date-parts":[["2012"]]},"page":"2189-2202","title":"Measuring the Objectness of Image Windows","type":"article-journal","volume":"34"},"uris":["http://www.mendeley.com/documents/?uuid=9e251694-a4f6-4cfe-ab3b-68bde352c958"]}],"mendeley":{"formattedCitation":"[6]","plainTextFormattedCitation":"[6]","previouslyFormattedCitation":"[6]"},"properties":{"noteIndex":0},"schema":"https://github.com/citation-style-language/schema/raw/master/csl-citation.json"}</w:instrText>
      </w:r>
      <w:r>
        <w:fldChar w:fldCharType="separate"/>
      </w:r>
      <w:r w:rsidR="008F62E4" w:rsidRPr="008F62E4">
        <w:rPr>
          <w:noProof/>
        </w:rPr>
        <w:t>[6]</w:t>
      </w:r>
      <w:r>
        <w:fldChar w:fldCharType="end"/>
      </w:r>
      <w:r>
        <w:t xml:space="preserve">, multiscale combinatorial grouping </w:t>
      </w:r>
      <w:r>
        <w:fldChar w:fldCharType="begin" w:fldLock="1"/>
      </w:r>
      <w:r w:rsidR="00514EF3">
        <w:instrText>ADDIN CSL_CITATION {"citationItems":[{"id":"ITEM-1","itemData":{"author":[{"dropping-particle":"","family":"Arbel","given":"Pablo","non-dropping-particle":"","parse-names":false,"suffix":""},{"dropping-particle":"","family":"Barron","given":"Jonathan T","non-dropping-particle":"","parse-names":false,"suffix":""},{"dropping-particle":"","family":"Polit","given":"Universitat","non-dropping-particle":"","parse-names":false,"suffix":""}],"id":"ITEM-1","issued":{"date-parts":[["0"]]},"title":"Multiscale Combinatorial Grouping","type":"article-journal","volume":"500"},"uris":["http://www.mendeley.com/documents/?uuid=16486e69-24a7-43f4-a020-c98b5ed717b6"]}],"mendeley":{"formattedCitation":"[7]","plainTextFormattedCitation":"[7]","previouslyFormattedCitation":"[7]"},"properties":{"noteIndex":0},"schema":"https://github.com/citation-style-language/schema/raw/master/csl-citation.json"}</w:instrText>
      </w:r>
      <w:r>
        <w:fldChar w:fldCharType="separate"/>
      </w:r>
      <w:r w:rsidR="008F62E4" w:rsidRPr="008F62E4">
        <w:rPr>
          <w:noProof/>
        </w:rPr>
        <w:t>[7]</w:t>
      </w:r>
      <w:r>
        <w:fldChar w:fldCharType="end"/>
      </w:r>
      <w:r>
        <w:t xml:space="preserve">, and object proposals </w:t>
      </w:r>
      <w:r>
        <w:fldChar w:fldCharType="begin" w:fldLock="1"/>
      </w:r>
      <w:r w:rsidR="00514EF3">
        <w:instrText>ADDIN CSL_CITATION {"citationItems":[{"id":"ITEM-1","itemData":{"author":[{"dropping-particle":"","family":"Endres","given":"Ian","non-dropping-particle":"","parse-names":false,"suffix":""},{"dropping-particle":"","family":"Hoiem","given":"Derek","non-dropping-particle":"","parse-names":false,"suffix":""}],"id":"ITEM-1","issued":{"date-parts":[["0"]]},"title":"Category Independent Object Proposals","type":"article-journal"},"uris":["http://www.mendeley.com/documents/?uuid=a9add5e8-0e86-4863-870b-b2d72af649b3"]}],"mendeley":{"formattedCitation":"[8]","plainTextFormattedCitation":"[8]","previouslyFormattedCitation":"[8]"},"properties":{"noteIndex":0},"schema":"https://github.com/citation-style-language/schema/raw/master/csl-citation.json"}</w:instrText>
      </w:r>
      <w:r>
        <w:fldChar w:fldCharType="separate"/>
      </w:r>
      <w:r w:rsidR="008F62E4" w:rsidRPr="008F62E4">
        <w:rPr>
          <w:noProof/>
        </w:rPr>
        <w:t>[8]</w:t>
      </w:r>
      <w:r>
        <w:fldChar w:fldCharType="end"/>
      </w:r>
      <w:r>
        <w:t>.</w:t>
      </w:r>
    </w:p>
    <w:p w14:paraId="26631189" w14:textId="373B9B89" w:rsidR="0015543A" w:rsidRDefault="0015543A" w:rsidP="0015543A">
      <w:r>
        <w:t xml:space="preserve">After the initial paper outlining the use of </w:t>
      </w:r>
      <w:proofErr w:type="spellStart"/>
      <w:r>
        <w:t>RoIs</w:t>
      </w:r>
      <w:proofErr w:type="spellEnd"/>
      <w:r>
        <w:t xml:space="preserve"> and CNNs together, the next major upgrade to the R-CNN format came in the form of Fast R-CNN. This methodology proposed higher efficiency of the R-CNN method by implementing feature sharing and multi-task loss during training among other advancements </w:t>
      </w:r>
      <w:r>
        <w:fldChar w:fldCharType="begin" w:fldLock="1"/>
      </w:r>
      <w:r w:rsidR="00514EF3">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9]","plainTextFormattedCitation":"[9]","previouslyFormattedCitation":"[9]"},"properties":{"noteIndex":0},"schema":"https://github.com/citation-style-language/schema/raw/master/csl-citation.json"}</w:instrText>
      </w:r>
      <w:r>
        <w:fldChar w:fldCharType="separate"/>
      </w:r>
      <w:r w:rsidR="008F62E4" w:rsidRPr="008F62E4">
        <w:rPr>
          <w:noProof/>
        </w:rPr>
        <w:t>[9]</w:t>
      </w:r>
      <w:r>
        <w:fldChar w:fldCharType="end"/>
      </w:r>
      <w:r>
        <w:t xml:space="preserve">. Researchers developing this method had shown up to 18.3x increased training speed than R-CNN and </w:t>
      </w:r>
      <w:proofErr w:type="spellStart"/>
      <w:r>
        <w:t>SPPnet</w:t>
      </w:r>
      <w:proofErr w:type="spellEnd"/>
      <w:r>
        <w:t xml:space="preserve"> </w:t>
      </w:r>
      <w:r>
        <w:fldChar w:fldCharType="begin" w:fldLock="1"/>
      </w:r>
      <w:r w:rsidR="00514EF3">
        <w:instrText>ADDIN CSL_CITATION {"citationItems":[{"id":"ITEM-1","itemData":{"DOI":"10.1109/TPAMI.2015.2389824","ISBN":"9783319105772","ISSN":"01628828","PMID":"26353135","abstract":"Existing deep convolutional neural networks (CNNs) require a fixed-size (e.g., 224x224) input image. This requirement is \"artificial\" and may reduce the recognition accuracy for the images or sub-images of an arbitrary size/scale. In this work, we equip the networks with another pooling strategy, \"spatial pyramid pooling\", to eliminate the above requirement. The new network structure, called SPP-net, can generate a fixed-length representation regardless of image size/scale. Pyramid pooling is also robust to object deformations. With these advantages, SPP-net should in general improve all CNN-based image classification methods. On the ImageNet 2012 dataset, we demonstrate that SPP-net boosts the accuracy of a variety of CNN architectures despite their different designs. On the Pascal VOC 2007 and Caltech101 datasets, SPP-net achieves state-of-the-art classification results using a single full-image representation and no fine-tuning. The power of SPP-net is also significant in object detection. Using SPP-net, we compute the feature maps from the entire image only once, and then pool features in arbitrary regions (sub-images) to generate fixed-length representations for training the detectors. This method avoids repeatedly computing the convolutional features. In processing test images, our method is 24-102x faster than the R-CNN method, while achieving better or comparable accuracy on Pascal VOC 2007. In ImageNet Large Scale Visual Recognition Challenge (ILSVRC) 2014, our methods rank #2 in object detection and #3 in image classification among all 38 teams. This manuscript also introduces the improvement made for this competi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IEEE Transactions on Pattern Analysis and Machine Intelligence","id":"ITEM-1","issue":"9","issued":{"date-parts":[["2015"]]},"page":"1904-1916","title":"Spatial Pyramid Pooling in Deep Convolutional Networks for Visual Recognition","type":"article-journal","volume":"37"},"uris":["http://www.mendeley.com/documents/?uuid=e71f5e1e-9729-4d76-abc3-ebc765991ba3"]}],"mendeley":{"formattedCitation":"[10]","plainTextFormattedCitation":"[10]","previouslyFormattedCitation":"[10]"},"properties":{"noteIndex":0},"schema":"https://github.com/citation-style-language/schema/raw/master/csl-citation.json"}</w:instrText>
      </w:r>
      <w:r>
        <w:fldChar w:fldCharType="separate"/>
      </w:r>
      <w:r w:rsidR="008F62E4" w:rsidRPr="008F62E4">
        <w:rPr>
          <w:noProof/>
        </w:rPr>
        <w:t>[10]</w:t>
      </w:r>
      <w:r>
        <w:fldChar w:fldCharType="end"/>
      </w:r>
      <w:r>
        <w:t xml:space="preserve">, another computer vision method </w:t>
      </w:r>
      <w:r>
        <w:fldChar w:fldCharType="begin" w:fldLock="1"/>
      </w:r>
      <w:r w:rsidR="00514EF3">
        <w:instrText>ADDIN CSL_CITATION {"citationItems":[{"id":"ITEM-1","itemData":{"DOI":"10.1109/ICCV.2015.169","ISBN":"9781467383912","ISSN":"15505499","PMID":"23739795","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author":[{"dropping-particle":"","family":"Girshick","given":"Ross","non-dropping-particle":"","parse-names":false,"suffix":""}],"container-title":"Proceedings of the IEEE International Conference on Computer Vision","id":"ITEM-1","issued":{"date-parts":[["2015"]]},"page":"1440-1448","title":"Fast R-CNN","type":"paper-conference","volume":"2015 Inter"},"uris":["http://www.mendeley.com/documents/?uuid=141d4642-284d-3ee5-bd7b-8220454e2952"]}],"mendeley":{"formattedCitation":"[9]","plainTextFormattedCitation":"[9]","previouslyFormattedCitation":"[9]"},"properties":{"noteIndex":0},"schema":"https://github.com/citation-style-language/schema/raw/master/csl-citation.json"}</w:instrText>
      </w:r>
      <w:r>
        <w:fldChar w:fldCharType="separate"/>
      </w:r>
      <w:r w:rsidR="008F62E4" w:rsidRPr="008F62E4">
        <w:rPr>
          <w:noProof/>
        </w:rPr>
        <w:t>[9]</w:t>
      </w:r>
      <w:r>
        <w:fldChar w:fldCharType="end"/>
      </w:r>
      <w:r>
        <w:t xml:space="preserve">. Unfortunately, Fast R-CNN uses object proposal as a method for determining </w:t>
      </w:r>
      <w:proofErr w:type="spellStart"/>
      <w:r>
        <w:t>RoIs</w:t>
      </w:r>
      <w:proofErr w:type="spellEnd"/>
      <w:r>
        <w:t xml:space="preserve">. Due to the nature of this project, the student decided it best to look for a different method for determining the </w:t>
      </w:r>
      <w:proofErr w:type="spellStart"/>
      <w:r>
        <w:t>RoI</w:t>
      </w:r>
      <w:proofErr w:type="spellEnd"/>
      <w:r>
        <w:t xml:space="preserve"> rather than manually specifying which object to look for each time the application was executed.</w:t>
      </w:r>
    </w:p>
    <w:p w14:paraId="41A47FA0" w14:textId="05DA4512" w:rsidR="0015543A" w:rsidRDefault="0015543A" w:rsidP="0015543A">
      <w:r>
        <w:t xml:space="preserve">Another route to follow when aiming to fill the object recognition, classification, and isolation was to use the FCN (Fully convolutional network) methodology </w:t>
      </w:r>
      <w:r>
        <w:fldChar w:fldCharType="begin" w:fldLock="1"/>
      </w:r>
      <w:r w:rsidR="00514EF3">
        <w:instrText>ADDIN CSL_CITATION {"citationItems":[{"id":"ITEM-1","itemData":{"DOI":"10.1109/TPAMI.2016.2572683","ISBN":"9781467369640","ISSN":"01628828","PMID":"16190471","abstract":"The recent advances in deep neural networks have convincingly demonstrated high capability in learning vision models on large datasets. Nevertheless, collecting expert labeled datasets especially with pixel-level annotations is an extremely expensive process. An appealing alternative is to render synthetic data (e.g., computer games) and generate ground truth automatically. However, simply applying the models learnt on synthetic images may lead to high generalization error on real images due to domain shift. In this paper, we facilitate this issue from the perspectives of both visual appearance-level and representation-level domain adaptation. The former adapts source-domain images to appear as if drawn from the \"style\" in the target domain and the latter attempts to learn domain-invariant representations. Specifically, we present Fully Convolutional Adaptation Networks (FCAN), a novel deep architecture for semantic segmentation which combines Appearance Adaptation Networks (AAN) and Representation Adaptation Networks (RAN). AAN learns a transformation from one domain to the other in the pixel space and RAN is optimized in an adversarial learning manner to maximally fool the domain discriminator with the learnt source and target representations. Extensive experiments are conducted on the transfer from GTA5 (game videos) to Cityscapes (urban street scenes) on semantic segmentation and our proposal achieves superior results when comparing to state-of-the-art unsupervised adaptation techniques. More remarkably, we obtain a new record: mIoU of 47.5% on BDDS (drive-cam videos) in an unsupervised setting.","author":[{"dropping-particle":"","family":"Shelhamer","given":"Evan","non-dropping-particle":"","parse-names":false,"suffix":""},{"dropping-particle":"","family":"Long","given":"Jonathan","non-dropping-particle":"","parse-names":false,"suffix":""},{"dropping-particle":"","family":"Darrell","given":"Trevor","non-dropping-particle":"","parse-names":false,"suffix":""}],"container-title":"IEEE Transactions on Pattern Analysis and Machine Intelligence","id":"ITEM-1","issued":{"date-parts":[["2017"]]},"title":"Fully Convolutional Networks for Semantic Segmentation","type":"article-journal"},"uris":["http://www.mendeley.com/documents/?uuid=4fc42b92-4710-325c-bbc3-1c82bf606677"]}],"mendeley":{"formattedCitation":"[11]","plainTextFormattedCitation":"[11]","previouslyFormattedCitation":"[11]"},"properties":{"noteIndex":0},"schema":"https://github.com/citation-style-language/schema/raw/master/csl-citation.json"}</w:instrText>
      </w:r>
      <w:r>
        <w:fldChar w:fldCharType="separate"/>
      </w:r>
      <w:r w:rsidR="008F62E4" w:rsidRPr="008F62E4">
        <w:rPr>
          <w:noProof/>
        </w:rPr>
        <w:t>[11]</w:t>
      </w:r>
      <w:r>
        <w:fldChar w:fldCharType="end"/>
      </w:r>
      <w:r>
        <w:t xml:space="preserve">. This is not an R-CNN, however could fill the same section for image recognition. The author’s reasoning against using FCN factored in the manipulation required to adapt the methodology to the current program. Although in terms of standalone semantic segmentation FCN could be a great contender, the product theorised by the author would require the instancing of each class. The FCN methodology alone shows to work poorly for this </w:t>
      </w:r>
      <w:r>
        <w:fldChar w:fldCharType="begin" w:fldLock="1"/>
      </w:r>
      <w:r w:rsidR="00514EF3">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12]","plainTextFormattedCitation":"[12]","previouslyFormattedCitation":"[12]"},"properties":{"noteIndex":0},"schema":"https://github.com/citation-style-language/schema/raw/master/csl-citation.json"}</w:instrText>
      </w:r>
      <w:r>
        <w:fldChar w:fldCharType="separate"/>
      </w:r>
      <w:r w:rsidR="008F62E4" w:rsidRPr="008F62E4">
        <w:rPr>
          <w:noProof/>
        </w:rPr>
        <w:t>[12]</w:t>
      </w:r>
      <w:r>
        <w:fldChar w:fldCharType="end"/>
      </w:r>
      <w:r>
        <w:t xml:space="preserve"> and would require further work to allow this. In the future, once the pipeline is built, there may be a case for transitioning the component into an FCN if experiments show a speed increase. </w:t>
      </w:r>
    </w:p>
    <w:p w14:paraId="5EC0E235" w14:textId="77576762" w:rsidR="0015543A" w:rsidRDefault="0015543A" w:rsidP="0015543A">
      <w:r>
        <w:rPr>
          <w:noProof/>
        </w:rPr>
        <mc:AlternateContent>
          <mc:Choice Requires="wps">
            <w:drawing>
              <wp:anchor distT="0" distB="0" distL="114300" distR="114300" simplePos="0" relativeHeight="251696128" behindDoc="0" locked="0" layoutInCell="1" allowOverlap="1" wp14:anchorId="6A2D47C5" wp14:editId="66274F45">
                <wp:simplePos x="0" y="0"/>
                <wp:positionH relativeFrom="margin">
                  <wp:posOffset>3637280</wp:posOffset>
                </wp:positionH>
                <wp:positionV relativeFrom="paragraph">
                  <wp:posOffset>1469390</wp:posOffset>
                </wp:positionV>
                <wp:extent cx="272669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26690" cy="635"/>
                        </a:xfrm>
                        <a:prstGeom prst="rect">
                          <a:avLst/>
                        </a:prstGeom>
                        <a:solidFill>
                          <a:prstClr val="white"/>
                        </a:solidFill>
                        <a:ln>
                          <a:noFill/>
                        </a:ln>
                      </wps:spPr>
                      <wps:txbx>
                        <w:txbxContent>
                          <w:p w14:paraId="0F37075F" w14:textId="77777777" w:rsidR="0015543A" w:rsidRPr="00E015F3" w:rsidRDefault="0015543A" w:rsidP="0015543A">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Pr>
                                <w:noProof/>
                                <w:color w:val="000000" w:themeColor="text1"/>
                              </w:rPr>
                              <w:t>1</w:t>
                            </w:r>
                            <w:r w:rsidRPr="006600F1">
                              <w:rPr>
                                <w:color w:val="000000" w:themeColor="text1"/>
                              </w:rPr>
                              <w:fldChar w:fldCharType="end"/>
                            </w:r>
                            <w:r w:rsidRPr="006600F1">
                              <w:rPr>
                                <w:color w:val="000000" w:themeColor="text1"/>
                              </w:rPr>
                              <w:t xml:space="preserve"> - Mask R-CNN framework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D47C5" id="Text Box 2" o:spid="_x0000_s1047" type="#_x0000_t202" style="position:absolute;left:0;text-align:left;margin-left:286.4pt;margin-top:115.7pt;width:214.7pt;height:.05pt;z-index:25169612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" stroked="f">
                <v:textbox style="mso-fit-shape-to-text:t" inset="0,0,0,0">
                  <w:txbxContent>
                    <w:p w14:paraId="0F37075F" w14:textId="77777777" w:rsidR="0015543A" w:rsidRPr="00E015F3" w:rsidRDefault="0015543A" w:rsidP="0015543A">
                      <w:pPr>
                        <w:pStyle w:val="Caption"/>
                        <w:rPr>
                          <w:color w:val="000000" w:themeColor="text1"/>
                        </w:rPr>
                      </w:pPr>
                      <w:r w:rsidRPr="006600F1">
                        <w:rPr>
                          <w:color w:val="000000" w:themeColor="text1"/>
                        </w:rPr>
                        <w:t xml:space="preserve">Figure </w:t>
                      </w:r>
                      <w:r w:rsidRPr="006600F1">
                        <w:rPr>
                          <w:color w:val="000000" w:themeColor="text1"/>
                        </w:rPr>
                        <w:fldChar w:fldCharType="begin"/>
                      </w:r>
                      <w:r w:rsidRPr="006600F1">
                        <w:rPr>
                          <w:color w:val="000000" w:themeColor="text1"/>
                        </w:rPr>
                        <w:instrText xml:space="preserve"> SEQ Figure \* ARABIC </w:instrText>
                      </w:r>
                      <w:r w:rsidRPr="006600F1">
                        <w:rPr>
                          <w:color w:val="000000" w:themeColor="text1"/>
                        </w:rPr>
                        <w:fldChar w:fldCharType="separate"/>
                      </w:r>
                      <w:r>
                        <w:rPr>
                          <w:noProof/>
                          <w:color w:val="000000" w:themeColor="text1"/>
                        </w:rPr>
                        <w:t>1</w:t>
                      </w:r>
                      <w:r w:rsidRPr="006600F1">
                        <w:rPr>
                          <w:color w:val="000000" w:themeColor="text1"/>
                        </w:rPr>
                        <w:fldChar w:fldCharType="end"/>
                      </w:r>
                      <w:r w:rsidRPr="006600F1">
                        <w:rPr>
                          <w:color w:val="000000" w:themeColor="text1"/>
                        </w:rPr>
                        <w:t xml:space="preserve"> - Mask R-CNN framework [9]</w:t>
                      </w:r>
                    </w:p>
                  </w:txbxContent>
                </v:textbox>
                <w10:wrap type="square" anchorx="margin"/>
              </v:shape>
            </w:pict>
          </mc:Fallback>
        </mc:AlternateContent>
      </w:r>
      <w:r w:rsidRPr="006600F1">
        <w:rPr>
          <w:noProof/>
          <w:color w:val="000000" w:themeColor="text1"/>
        </w:rPr>
        <w:drawing>
          <wp:anchor distT="0" distB="0" distL="114300" distR="114300" simplePos="0" relativeHeight="251695104" behindDoc="0" locked="0" layoutInCell="1" allowOverlap="1" wp14:anchorId="0D18E9D4" wp14:editId="0FCF22BD">
            <wp:simplePos x="0" y="0"/>
            <wp:positionH relativeFrom="margin">
              <wp:posOffset>3566795</wp:posOffset>
            </wp:positionH>
            <wp:positionV relativeFrom="paragraph">
              <wp:posOffset>1905</wp:posOffset>
            </wp:positionV>
            <wp:extent cx="3076575" cy="1363980"/>
            <wp:effectExtent l="0" t="0" r="9525" b="76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76575" cy="1363980"/>
                    </a:xfrm>
                    <a:prstGeom prst="rect">
                      <a:avLst/>
                    </a:prstGeom>
                    <a:noFill/>
                    <a:ln>
                      <a:noFill/>
                    </a:ln>
                  </pic:spPr>
                </pic:pic>
              </a:graphicData>
            </a:graphic>
            <wp14:sizeRelH relativeFrom="margin">
              <wp14:pctWidth>0</wp14:pctWidth>
            </wp14:sizeRelH>
            <wp14:sizeRelV relativeFrom="margin">
              <wp14:pctHeight>0</wp14:pctHeight>
            </wp14:sizeRelV>
          </wp:anchor>
        </w:drawing>
      </w:r>
      <w:r>
        <w:t xml:space="preserve">The theorised product would require instance segmentation as previously mentioned. Recently work was published detailing mask R-CNN. This is a variation of an R-CNN with a focus on instance segmentation </w:t>
      </w:r>
      <w:r>
        <w:fldChar w:fldCharType="begin" w:fldLock="1"/>
      </w:r>
      <w:r w:rsidR="00514EF3">
        <w:instrText>ADDIN CSL_CITATION {"citationItems":[{"id":"ITEM-1","itemData":{"DOI":"10.1109/ICCV.2017.322","ISBN":"9781538610329","ISSN":"15505499","PMID":"303902","abstract":"We present a conceptually simple, flexible, and general framework for object instance segmentation. Our approach efficiently detects objects in an image while simultaneously generating a high-quality segmentation mask for each instance. The method, called Mask R-CNN, extends Faster R-CNN by adding a branch for predicting an object mask in parallel with the existing branch for bounding box recognition. Mask R-CNN is simple to train and adds only a small overhead to Faster R-CNN, running at 5 fps. Moreover, Mask R-CNN is easy to generalize to other tasks, e.g., allowing us to estimate human poses in the same framework. We show top results in all three tracks of the COCO suite of challenges, including instance segmentation, bounding-box object detection, and person keypoint detection. Without bells and whistles, Mask R-CNN outperforms all existing, single-model entries on every task, including the COCO 2016 challenge winners. We hope our simple and effective approach will serve as a solid baseline and help ease future research in instance-level recognition. Code has been made available at: https://github.com/facebookresearch/Detectron","author":[{"dropping-particle":"","family":"He","given":"Kaiming","non-dropping-particle":"","parse-names":false,"suffix":""},{"dropping-particle":"","family":"Gkioxari","given":"Georgia","non-dropping-particle":"","parse-names":false,"suffix":""},{"dropping-particle":"","family":"Dollar","given":"Piotr","non-dropping-particle":"","parse-names":false,"suffix":""},{"dropping-particle":"","family":"Girshick","given":"Ross","non-dropping-particle":"","parse-names":false,"suffix":""}],"container-title":"Proceedings of the IEEE International Conference on Computer Vision","id":"ITEM-1","issued":{"date-parts":[["2017"]]},"page":"2980-2988","title":"Mask R-CNN","type":"paper-conference","volume":"2017-Octob"},"uris":["http://www.mendeley.com/documents/?uuid=d16bb9ad-046d-4346-9881-140c7ac4b136"]}],"mendeley":{"formattedCitation":"[12]","plainTextFormattedCitation":"[12]","previouslyFormattedCitation":"[12]"},"properties":{"noteIndex":0},"schema":"https://github.com/citation-style-language/schema/raw/master/csl-citation.json"}</w:instrText>
      </w:r>
      <w:r>
        <w:fldChar w:fldCharType="separate"/>
      </w:r>
      <w:r w:rsidR="008F62E4" w:rsidRPr="008F62E4">
        <w:rPr>
          <w:noProof/>
        </w:rPr>
        <w:t>[12]</w:t>
      </w:r>
      <w:r>
        <w:fldChar w:fldCharType="end"/>
      </w:r>
      <w:r>
        <w:t>. This is an extension of the previously mentioned Fast R-CNN and as such is fast to implement and train. This relives time pressures on the Author to implement this component.</w:t>
      </w:r>
    </w:p>
    <w:p w14:paraId="28B2F73A" w14:textId="77777777" w:rsidR="0015543A" w:rsidRDefault="0015543A" w:rsidP="0015543A">
      <w:r>
        <w:t xml:space="preserve">In terms of the object recognition component of the product, the system would require the recognition of an object within the input photograph. Once an </w:t>
      </w:r>
      <w:r>
        <w:lastRenderedPageBreak/>
        <w:t>object is recognised, we would then require the separation of this object from the remainder of the picture on a pixel-by-pixel basis. This combines both semantic segmentation and instance segmentation. The only CNN purpose-built to achieve this task in an efficient manner is the mask R-CNN. Figure 2 below shows mask R-CNN currently outperforms all previously mentioned models.</w:t>
      </w:r>
    </w:p>
    <w:p w14:paraId="74C33C17" w14:textId="77777777" w:rsidR="0015543A" w:rsidRDefault="0015543A" w:rsidP="0015543A"/>
    <w:tbl>
      <w:tblPr>
        <w:tblStyle w:val="PlainTable1"/>
        <w:tblW w:w="0" w:type="auto"/>
        <w:jc w:val="center"/>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614"/>
        <w:gridCol w:w="2768"/>
        <w:gridCol w:w="2460"/>
      </w:tblGrid>
      <w:tr w:rsidR="0015543A" w14:paraId="18796104" w14:textId="77777777" w:rsidTr="000E3A2C">
        <w:trPr>
          <w:cnfStyle w:val="100000000000" w:firstRow="1" w:lastRow="0" w:firstColumn="0" w:lastColumn="0" w:oddVBand="0" w:evenVBand="0" w:oddHBand="0"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00E53E43" w14:textId="77777777" w:rsidR="0015543A" w:rsidRDefault="0015543A" w:rsidP="000E3A2C">
            <w:pPr>
              <w:ind w:firstLine="0"/>
            </w:pPr>
          </w:p>
        </w:tc>
        <w:tc>
          <w:tcPr>
            <w:tcW w:w="2768" w:type="dxa"/>
          </w:tcPr>
          <w:p w14:paraId="75924636" w14:textId="77777777" w:rsidR="0015543A" w:rsidRDefault="0015543A" w:rsidP="000E3A2C">
            <w:pPr>
              <w:ind w:firstLine="0"/>
              <w:cnfStyle w:val="100000000000" w:firstRow="1" w:lastRow="0" w:firstColumn="0" w:lastColumn="0" w:oddVBand="0" w:evenVBand="0" w:oddHBand="0" w:evenHBand="0" w:firstRowFirstColumn="0" w:firstRowLastColumn="0" w:lastRowFirstColumn="0" w:lastRowLastColumn="0"/>
            </w:pPr>
            <w:r>
              <w:t>Backbone</w:t>
            </w:r>
          </w:p>
        </w:tc>
        <w:tc>
          <w:tcPr>
            <w:tcW w:w="2460" w:type="dxa"/>
          </w:tcPr>
          <w:p w14:paraId="079C7677" w14:textId="77777777" w:rsidR="0015543A" w:rsidRDefault="0015543A" w:rsidP="000E3A2C">
            <w:pPr>
              <w:ind w:firstLine="0"/>
              <w:cnfStyle w:val="100000000000" w:firstRow="1" w:lastRow="0" w:firstColumn="0" w:lastColumn="0" w:oddVBand="0" w:evenVBand="0" w:oddHBand="0" w:evenHBand="0" w:firstRowFirstColumn="0" w:firstRowLastColumn="0" w:lastRowFirstColumn="0" w:lastRowLastColumn="0"/>
            </w:pPr>
            <w:r>
              <w:t>Bounding Box AP</w:t>
            </w:r>
          </w:p>
        </w:tc>
      </w:tr>
      <w:tr w:rsidR="0015543A" w14:paraId="25240B6D" w14:textId="77777777" w:rsidTr="000E3A2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038B8942" w14:textId="77777777" w:rsidR="0015543A" w:rsidRDefault="0015543A" w:rsidP="000E3A2C">
            <w:pPr>
              <w:ind w:firstLine="0"/>
            </w:pPr>
            <w:r>
              <w:t>Faster R-CNN+++</w:t>
            </w:r>
          </w:p>
        </w:tc>
        <w:tc>
          <w:tcPr>
            <w:tcW w:w="2768" w:type="dxa"/>
          </w:tcPr>
          <w:p w14:paraId="1B1D624D"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ResNet-101-C4</w:t>
            </w:r>
          </w:p>
        </w:tc>
        <w:tc>
          <w:tcPr>
            <w:tcW w:w="2460" w:type="dxa"/>
          </w:tcPr>
          <w:p w14:paraId="5150D5B9"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55.7</w:t>
            </w:r>
          </w:p>
        </w:tc>
      </w:tr>
      <w:tr w:rsidR="0015543A" w14:paraId="2568BB7E" w14:textId="77777777" w:rsidTr="000E3A2C">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2D719AE" w14:textId="77777777" w:rsidR="0015543A" w:rsidRDefault="0015543A" w:rsidP="000E3A2C">
            <w:pPr>
              <w:ind w:firstLine="0"/>
            </w:pPr>
            <w:r>
              <w:t>Faster R-CNN w FPN</w:t>
            </w:r>
          </w:p>
        </w:tc>
        <w:tc>
          <w:tcPr>
            <w:tcW w:w="2768" w:type="dxa"/>
          </w:tcPr>
          <w:p w14:paraId="4101142F" w14:textId="77777777" w:rsidR="0015543A" w:rsidRDefault="0015543A" w:rsidP="000E3A2C">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61701F2C" w14:textId="77777777" w:rsidR="0015543A" w:rsidRDefault="0015543A" w:rsidP="000E3A2C">
            <w:pPr>
              <w:ind w:firstLine="0"/>
              <w:cnfStyle w:val="000000000000" w:firstRow="0" w:lastRow="0" w:firstColumn="0" w:lastColumn="0" w:oddVBand="0" w:evenVBand="0" w:oddHBand="0" w:evenHBand="0" w:firstRowFirstColumn="0" w:firstRowLastColumn="0" w:lastRowFirstColumn="0" w:lastRowLastColumn="0"/>
            </w:pPr>
            <w:r>
              <w:t>59.1</w:t>
            </w:r>
          </w:p>
        </w:tc>
      </w:tr>
      <w:tr w:rsidR="0015543A" w14:paraId="655BB3CC" w14:textId="77777777" w:rsidTr="000E3A2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DEDA8D1" w14:textId="77777777" w:rsidR="0015543A" w:rsidRDefault="0015543A" w:rsidP="000E3A2C">
            <w:pPr>
              <w:ind w:firstLine="0"/>
            </w:pPr>
            <w:r>
              <w:t>Faster R-CNN w G-RMI</w:t>
            </w:r>
          </w:p>
        </w:tc>
        <w:tc>
          <w:tcPr>
            <w:tcW w:w="2768" w:type="dxa"/>
          </w:tcPr>
          <w:p w14:paraId="61721DCF"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Inception-ResNet-v2</w:t>
            </w:r>
          </w:p>
        </w:tc>
        <w:tc>
          <w:tcPr>
            <w:tcW w:w="2460" w:type="dxa"/>
          </w:tcPr>
          <w:p w14:paraId="71EE7DC4"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55.5</w:t>
            </w:r>
          </w:p>
        </w:tc>
      </w:tr>
      <w:tr w:rsidR="0015543A" w14:paraId="301D6922" w14:textId="77777777" w:rsidTr="000E3A2C">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0A0D9305" w14:textId="77777777" w:rsidR="0015543A" w:rsidRDefault="0015543A" w:rsidP="000E3A2C">
            <w:pPr>
              <w:ind w:firstLine="0"/>
            </w:pPr>
            <w:r>
              <w:t>Faster R-CNN w TDM</w:t>
            </w:r>
          </w:p>
        </w:tc>
        <w:tc>
          <w:tcPr>
            <w:tcW w:w="2768" w:type="dxa"/>
          </w:tcPr>
          <w:p w14:paraId="45CDEE99" w14:textId="77777777" w:rsidR="0015543A" w:rsidRDefault="0015543A" w:rsidP="000E3A2C">
            <w:pPr>
              <w:ind w:firstLine="0"/>
              <w:cnfStyle w:val="000000000000" w:firstRow="0" w:lastRow="0" w:firstColumn="0" w:lastColumn="0" w:oddVBand="0" w:evenVBand="0" w:oddHBand="0" w:evenHBand="0" w:firstRowFirstColumn="0" w:firstRowLastColumn="0" w:lastRowFirstColumn="0" w:lastRowLastColumn="0"/>
            </w:pPr>
            <w:r>
              <w:t>Inception-ResNet-v2-TDM</w:t>
            </w:r>
          </w:p>
        </w:tc>
        <w:tc>
          <w:tcPr>
            <w:tcW w:w="2460" w:type="dxa"/>
          </w:tcPr>
          <w:p w14:paraId="08473DE0" w14:textId="77777777" w:rsidR="0015543A" w:rsidRDefault="0015543A" w:rsidP="000E3A2C">
            <w:pPr>
              <w:ind w:firstLine="0"/>
              <w:cnfStyle w:val="000000000000" w:firstRow="0" w:lastRow="0" w:firstColumn="0" w:lastColumn="0" w:oddVBand="0" w:evenVBand="0" w:oddHBand="0" w:evenHBand="0" w:firstRowFirstColumn="0" w:firstRowLastColumn="0" w:lastRowFirstColumn="0" w:lastRowLastColumn="0"/>
            </w:pPr>
            <w:r>
              <w:t>57.7</w:t>
            </w:r>
          </w:p>
        </w:tc>
      </w:tr>
      <w:tr w:rsidR="0015543A" w14:paraId="363E733F" w14:textId="77777777" w:rsidTr="000E3A2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7356FE03" w14:textId="77777777" w:rsidR="0015543A" w:rsidRDefault="0015543A" w:rsidP="000E3A2C">
            <w:pPr>
              <w:ind w:firstLine="0"/>
            </w:pPr>
            <w:r>
              <w:t xml:space="preserve">Faster R-CNN, </w:t>
            </w:r>
            <w:proofErr w:type="spellStart"/>
            <w:r>
              <w:t>RoIAlign</w:t>
            </w:r>
            <w:proofErr w:type="spellEnd"/>
          </w:p>
        </w:tc>
        <w:tc>
          <w:tcPr>
            <w:tcW w:w="2768" w:type="dxa"/>
          </w:tcPr>
          <w:p w14:paraId="6B5BAFEC"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ResNet-101-FPN</w:t>
            </w:r>
          </w:p>
        </w:tc>
        <w:tc>
          <w:tcPr>
            <w:tcW w:w="2460" w:type="dxa"/>
          </w:tcPr>
          <w:p w14:paraId="3778F43C"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59.6</w:t>
            </w:r>
          </w:p>
        </w:tc>
      </w:tr>
      <w:tr w:rsidR="0015543A" w14:paraId="34979A72" w14:textId="77777777" w:rsidTr="000E3A2C">
        <w:trPr>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14D7FC60" w14:textId="77777777" w:rsidR="0015543A" w:rsidRDefault="0015543A" w:rsidP="000E3A2C">
            <w:pPr>
              <w:ind w:firstLine="0"/>
            </w:pPr>
            <w:r>
              <w:t>Mask R-CNN</w:t>
            </w:r>
          </w:p>
        </w:tc>
        <w:tc>
          <w:tcPr>
            <w:tcW w:w="2768" w:type="dxa"/>
          </w:tcPr>
          <w:p w14:paraId="3CF9A31A" w14:textId="77777777" w:rsidR="0015543A" w:rsidRDefault="0015543A" w:rsidP="000E3A2C">
            <w:pPr>
              <w:ind w:firstLine="0"/>
              <w:cnfStyle w:val="000000000000" w:firstRow="0" w:lastRow="0" w:firstColumn="0" w:lastColumn="0" w:oddVBand="0" w:evenVBand="0" w:oddHBand="0" w:evenHBand="0" w:firstRowFirstColumn="0" w:firstRowLastColumn="0" w:lastRowFirstColumn="0" w:lastRowLastColumn="0"/>
            </w:pPr>
            <w:r>
              <w:t>ResNet-101-FPN</w:t>
            </w:r>
          </w:p>
        </w:tc>
        <w:tc>
          <w:tcPr>
            <w:tcW w:w="2460" w:type="dxa"/>
          </w:tcPr>
          <w:p w14:paraId="4FF2E713" w14:textId="77777777" w:rsidR="0015543A" w:rsidRDefault="0015543A" w:rsidP="000E3A2C">
            <w:pPr>
              <w:ind w:firstLine="0"/>
              <w:cnfStyle w:val="000000000000" w:firstRow="0" w:lastRow="0" w:firstColumn="0" w:lastColumn="0" w:oddVBand="0" w:evenVBand="0" w:oddHBand="0" w:evenHBand="0" w:firstRowFirstColumn="0" w:firstRowLastColumn="0" w:lastRowFirstColumn="0" w:lastRowLastColumn="0"/>
            </w:pPr>
            <w:r>
              <w:t>60.3</w:t>
            </w:r>
          </w:p>
        </w:tc>
      </w:tr>
      <w:tr w:rsidR="0015543A" w14:paraId="53AE8495" w14:textId="77777777" w:rsidTr="000E3A2C">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2614" w:type="dxa"/>
          </w:tcPr>
          <w:p w14:paraId="370CD963" w14:textId="77777777" w:rsidR="0015543A" w:rsidRDefault="0015543A" w:rsidP="000E3A2C">
            <w:pPr>
              <w:ind w:firstLine="0"/>
            </w:pPr>
            <w:r>
              <w:t>Mask R-CNN</w:t>
            </w:r>
          </w:p>
        </w:tc>
        <w:tc>
          <w:tcPr>
            <w:tcW w:w="2768" w:type="dxa"/>
          </w:tcPr>
          <w:p w14:paraId="02FC79DE" w14:textId="77777777" w:rsidR="0015543A" w:rsidRDefault="0015543A" w:rsidP="000E3A2C">
            <w:pPr>
              <w:ind w:firstLine="0"/>
              <w:cnfStyle w:val="000000100000" w:firstRow="0" w:lastRow="0" w:firstColumn="0" w:lastColumn="0" w:oddVBand="0" w:evenVBand="0" w:oddHBand="1" w:evenHBand="0" w:firstRowFirstColumn="0" w:firstRowLastColumn="0" w:lastRowFirstColumn="0" w:lastRowLastColumn="0"/>
            </w:pPr>
            <w:r>
              <w:t>ResNeXt-101-FPN</w:t>
            </w:r>
          </w:p>
        </w:tc>
        <w:tc>
          <w:tcPr>
            <w:tcW w:w="2460" w:type="dxa"/>
          </w:tcPr>
          <w:p w14:paraId="2ADBF764" w14:textId="77777777" w:rsidR="0015543A" w:rsidRDefault="0015543A" w:rsidP="000E3A2C">
            <w:pPr>
              <w:keepNext/>
              <w:ind w:firstLine="0"/>
              <w:cnfStyle w:val="000000100000" w:firstRow="0" w:lastRow="0" w:firstColumn="0" w:lastColumn="0" w:oddVBand="0" w:evenVBand="0" w:oddHBand="1" w:evenHBand="0" w:firstRowFirstColumn="0" w:firstRowLastColumn="0" w:lastRowFirstColumn="0" w:lastRowLastColumn="0"/>
            </w:pPr>
            <w:r>
              <w:t>62.3</w:t>
            </w:r>
          </w:p>
        </w:tc>
      </w:tr>
    </w:tbl>
    <w:p w14:paraId="69211D05" w14:textId="77777777" w:rsidR="0015543A" w:rsidRPr="006D7E15" w:rsidRDefault="0015543A" w:rsidP="0015543A">
      <w:pPr>
        <w:pStyle w:val="Caption"/>
        <w:ind w:firstLine="0"/>
        <w:jc w:val="center"/>
        <w:rPr>
          <w:color w:val="000000" w:themeColor="text1"/>
        </w:rPr>
      </w:pPr>
      <w:r w:rsidRPr="006D7E15">
        <w:rPr>
          <w:color w:val="000000" w:themeColor="text1"/>
        </w:rPr>
        <w:t xml:space="preserve">Figure </w:t>
      </w:r>
      <w:r w:rsidRPr="006D7E15">
        <w:rPr>
          <w:color w:val="000000" w:themeColor="text1"/>
        </w:rPr>
        <w:fldChar w:fldCharType="begin"/>
      </w:r>
      <w:r w:rsidRPr="006D7E15">
        <w:rPr>
          <w:color w:val="000000" w:themeColor="text1"/>
        </w:rPr>
        <w:instrText xml:space="preserve"> SEQ Figure \* ARABIC </w:instrText>
      </w:r>
      <w:r w:rsidRPr="006D7E15">
        <w:rPr>
          <w:color w:val="000000" w:themeColor="text1"/>
        </w:rPr>
        <w:fldChar w:fldCharType="separate"/>
      </w:r>
      <w:r>
        <w:rPr>
          <w:noProof/>
          <w:color w:val="000000" w:themeColor="text1"/>
        </w:rPr>
        <w:t>2</w:t>
      </w:r>
      <w:r w:rsidRPr="006D7E15">
        <w:rPr>
          <w:color w:val="000000" w:themeColor="text1"/>
        </w:rPr>
        <w:fldChar w:fldCharType="end"/>
      </w:r>
      <w:r w:rsidRPr="006D7E15">
        <w:rPr>
          <w:color w:val="000000" w:themeColor="text1"/>
        </w:rPr>
        <w:t xml:space="preserve"> - Comparison between R-CNN models </w:t>
      </w:r>
      <w:proofErr w:type="gramStart"/>
      <w:r w:rsidRPr="006D7E15">
        <w:rPr>
          <w:color w:val="000000" w:themeColor="text1"/>
        </w:rPr>
        <w:t>in regards to</w:t>
      </w:r>
      <w:proofErr w:type="gramEnd"/>
      <w:r w:rsidRPr="006D7E15">
        <w:rPr>
          <w:color w:val="000000" w:themeColor="text1"/>
        </w:rPr>
        <w:t xml:space="preserve"> bounding box accuracy percentile on single models</w:t>
      </w:r>
      <w:r>
        <w:rPr>
          <w:color w:val="000000" w:themeColor="text1"/>
        </w:rPr>
        <w:t xml:space="preserve"> [9]</w:t>
      </w:r>
    </w:p>
    <w:p w14:paraId="3663414D" w14:textId="77777777" w:rsidR="0015543A" w:rsidRPr="00A517FE" w:rsidRDefault="0015543A" w:rsidP="0015543A"/>
    <w:p w14:paraId="18CD03D0" w14:textId="77777777" w:rsidR="0015543A" w:rsidRDefault="0015543A" w:rsidP="0015543A">
      <w:pPr>
        <w:pStyle w:val="Heading3"/>
      </w:pPr>
      <w:r>
        <w:tab/>
        <w:t>2.1.2 Pose Detection</w:t>
      </w:r>
    </w:p>
    <w:p w14:paraId="0C17F811" w14:textId="77777777" w:rsidR="0015543A" w:rsidRDefault="0015543A" w:rsidP="0015543A"/>
    <w:p w14:paraId="0E944BD1" w14:textId="77777777" w:rsidR="0015543A" w:rsidRPr="00A2602A" w:rsidRDefault="0015543A" w:rsidP="0015543A">
      <w:proofErr w:type="gramStart"/>
      <w:r>
        <w:t>In order for</w:t>
      </w:r>
      <w:proofErr w:type="gramEnd"/>
      <w:r>
        <w:t xml:space="preserve"> the final product to work as expected, we need to not only figure out what the object is with regard to classification (as discussed above) but we also need 3 pieces of contextual information: position, rotation, and depth. In order to achieve this, a pose detection algorithm will need to be put in place. The main issue with pose research is that many pose algorithms focus on human positions where the product would require object poses. This adds a lot of complexity and time to train as traditionally each pose marker would need to be manually placed in a set of training images for the system. </w:t>
      </w:r>
    </w:p>
    <w:p w14:paraId="248F4D64" w14:textId="77777777" w:rsidR="0015543A" w:rsidRPr="0015543A" w:rsidRDefault="0015543A" w:rsidP="0015543A">
      <w:pPr>
        <w:ind w:firstLine="0"/>
      </w:pPr>
    </w:p>
    <w:sectPr w:rsidR="0015543A" w:rsidRPr="0015543A" w:rsidSect="003F53C4">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B4261"/>
    <w:multiLevelType w:val="hybridMultilevel"/>
    <w:tmpl w:val="793A2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0C4B93"/>
    <w:multiLevelType w:val="hybridMultilevel"/>
    <w:tmpl w:val="32AA1C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E4940E0"/>
    <w:multiLevelType w:val="hybridMultilevel"/>
    <w:tmpl w:val="1636709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B87595A"/>
    <w:multiLevelType w:val="hybridMultilevel"/>
    <w:tmpl w:val="F30A5854"/>
    <w:lvl w:ilvl="0" w:tplc="75E8C910">
      <w:start w:val="2"/>
      <w:numFmt w:val="bullet"/>
      <w:lvlText w:val="-"/>
      <w:lvlJc w:val="left"/>
      <w:pPr>
        <w:ind w:left="1080" w:hanging="360"/>
      </w:pPr>
      <w:rPr>
        <w:rFonts w:ascii="Calibri" w:eastAsiaTheme="minorHAnsi" w:hAnsi="Calibri" w:cs="Calibr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A002CDE"/>
    <w:multiLevelType w:val="hybridMultilevel"/>
    <w:tmpl w:val="F948C7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94A3636"/>
    <w:multiLevelType w:val="hybridMultilevel"/>
    <w:tmpl w:val="BD0E675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D7F124D"/>
    <w:multiLevelType w:val="hybridMultilevel"/>
    <w:tmpl w:val="7FFED7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725165E4"/>
    <w:multiLevelType w:val="hybridMultilevel"/>
    <w:tmpl w:val="4C1E8242"/>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num w:numId="1">
    <w:abstractNumId w:val="5"/>
  </w:num>
  <w:num w:numId="2">
    <w:abstractNumId w:val="4"/>
  </w:num>
  <w:num w:numId="3">
    <w:abstractNumId w:val="1"/>
  </w:num>
  <w:num w:numId="4">
    <w:abstractNumId w:val="0"/>
  </w:num>
  <w:num w:numId="5">
    <w:abstractNumId w:val="2"/>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0073"/>
    <w:rsid w:val="00002798"/>
    <w:rsid w:val="000043E5"/>
    <w:rsid w:val="00013778"/>
    <w:rsid w:val="00014594"/>
    <w:rsid w:val="00017831"/>
    <w:rsid w:val="000264BC"/>
    <w:rsid w:val="00033438"/>
    <w:rsid w:val="0003356F"/>
    <w:rsid w:val="00033D4A"/>
    <w:rsid w:val="0003743E"/>
    <w:rsid w:val="00042A18"/>
    <w:rsid w:val="00050C2D"/>
    <w:rsid w:val="000546E3"/>
    <w:rsid w:val="000612DA"/>
    <w:rsid w:val="00070792"/>
    <w:rsid w:val="00070FCD"/>
    <w:rsid w:val="0007394C"/>
    <w:rsid w:val="00076DD5"/>
    <w:rsid w:val="000812E2"/>
    <w:rsid w:val="00082EBE"/>
    <w:rsid w:val="00094A93"/>
    <w:rsid w:val="000A179C"/>
    <w:rsid w:val="000A2326"/>
    <w:rsid w:val="000A56BA"/>
    <w:rsid w:val="000B074F"/>
    <w:rsid w:val="000B548A"/>
    <w:rsid w:val="000C171C"/>
    <w:rsid w:val="000C2144"/>
    <w:rsid w:val="000C4028"/>
    <w:rsid w:val="000C6615"/>
    <w:rsid w:val="000C7FDD"/>
    <w:rsid w:val="000E5E04"/>
    <w:rsid w:val="000F3CA9"/>
    <w:rsid w:val="00101D25"/>
    <w:rsid w:val="00114F0A"/>
    <w:rsid w:val="001215BF"/>
    <w:rsid w:val="001239CD"/>
    <w:rsid w:val="00132097"/>
    <w:rsid w:val="001347F5"/>
    <w:rsid w:val="00134FF4"/>
    <w:rsid w:val="00144CCA"/>
    <w:rsid w:val="00145097"/>
    <w:rsid w:val="001457EE"/>
    <w:rsid w:val="0015493D"/>
    <w:rsid w:val="0015543A"/>
    <w:rsid w:val="00164460"/>
    <w:rsid w:val="001658D3"/>
    <w:rsid w:val="00172959"/>
    <w:rsid w:val="00173851"/>
    <w:rsid w:val="00177B98"/>
    <w:rsid w:val="00182C71"/>
    <w:rsid w:val="00184889"/>
    <w:rsid w:val="00191F2C"/>
    <w:rsid w:val="001961BD"/>
    <w:rsid w:val="001963A3"/>
    <w:rsid w:val="001A0470"/>
    <w:rsid w:val="001A6ECE"/>
    <w:rsid w:val="001A6FB8"/>
    <w:rsid w:val="001B1D81"/>
    <w:rsid w:val="001E1962"/>
    <w:rsid w:val="001E3E82"/>
    <w:rsid w:val="002005EB"/>
    <w:rsid w:val="00207D9C"/>
    <w:rsid w:val="00231BB9"/>
    <w:rsid w:val="00232AB2"/>
    <w:rsid w:val="00233868"/>
    <w:rsid w:val="00241906"/>
    <w:rsid w:val="002450CD"/>
    <w:rsid w:val="00260FCD"/>
    <w:rsid w:val="002667E7"/>
    <w:rsid w:val="00270414"/>
    <w:rsid w:val="00272445"/>
    <w:rsid w:val="0027494D"/>
    <w:rsid w:val="00283F8D"/>
    <w:rsid w:val="00297971"/>
    <w:rsid w:val="002B0A27"/>
    <w:rsid w:val="002C0DC8"/>
    <w:rsid w:val="002C2285"/>
    <w:rsid w:val="002C6761"/>
    <w:rsid w:val="002C79F7"/>
    <w:rsid w:val="002E2AFD"/>
    <w:rsid w:val="002F1322"/>
    <w:rsid w:val="00301CB3"/>
    <w:rsid w:val="003076F9"/>
    <w:rsid w:val="003103AE"/>
    <w:rsid w:val="00311A48"/>
    <w:rsid w:val="00317480"/>
    <w:rsid w:val="0032617F"/>
    <w:rsid w:val="003312C4"/>
    <w:rsid w:val="0033672E"/>
    <w:rsid w:val="0034270D"/>
    <w:rsid w:val="00344D08"/>
    <w:rsid w:val="00345584"/>
    <w:rsid w:val="00345ABE"/>
    <w:rsid w:val="00354977"/>
    <w:rsid w:val="003601B9"/>
    <w:rsid w:val="00367F22"/>
    <w:rsid w:val="00385751"/>
    <w:rsid w:val="00387AB0"/>
    <w:rsid w:val="00391607"/>
    <w:rsid w:val="003A6C72"/>
    <w:rsid w:val="003B4313"/>
    <w:rsid w:val="003C3E6F"/>
    <w:rsid w:val="003C5E21"/>
    <w:rsid w:val="003E5740"/>
    <w:rsid w:val="003F53C4"/>
    <w:rsid w:val="00401B7F"/>
    <w:rsid w:val="00402CF4"/>
    <w:rsid w:val="00420B96"/>
    <w:rsid w:val="00422805"/>
    <w:rsid w:val="00424E0F"/>
    <w:rsid w:val="004335CC"/>
    <w:rsid w:val="004344EA"/>
    <w:rsid w:val="0043783A"/>
    <w:rsid w:val="00446393"/>
    <w:rsid w:val="0046204F"/>
    <w:rsid w:val="00465573"/>
    <w:rsid w:val="00466F3E"/>
    <w:rsid w:val="004739B9"/>
    <w:rsid w:val="00473A4F"/>
    <w:rsid w:val="00475615"/>
    <w:rsid w:val="00481C76"/>
    <w:rsid w:val="00481F98"/>
    <w:rsid w:val="00485496"/>
    <w:rsid w:val="00491FEB"/>
    <w:rsid w:val="004A159A"/>
    <w:rsid w:val="004A5FF1"/>
    <w:rsid w:val="004B0073"/>
    <w:rsid w:val="004B043D"/>
    <w:rsid w:val="004B4920"/>
    <w:rsid w:val="004B4A6C"/>
    <w:rsid w:val="004C58E9"/>
    <w:rsid w:val="004D217B"/>
    <w:rsid w:val="004D21B1"/>
    <w:rsid w:val="004D4025"/>
    <w:rsid w:val="004D40A3"/>
    <w:rsid w:val="004F45DD"/>
    <w:rsid w:val="00501897"/>
    <w:rsid w:val="00503895"/>
    <w:rsid w:val="00503EF2"/>
    <w:rsid w:val="00504AD6"/>
    <w:rsid w:val="00513BAF"/>
    <w:rsid w:val="00514EF3"/>
    <w:rsid w:val="00526F44"/>
    <w:rsid w:val="00530612"/>
    <w:rsid w:val="00534EA7"/>
    <w:rsid w:val="00553827"/>
    <w:rsid w:val="00555048"/>
    <w:rsid w:val="00556C99"/>
    <w:rsid w:val="00557B0A"/>
    <w:rsid w:val="005707EA"/>
    <w:rsid w:val="005712AE"/>
    <w:rsid w:val="005876B6"/>
    <w:rsid w:val="00591B73"/>
    <w:rsid w:val="0059212E"/>
    <w:rsid w:val="005A40F6"/>
    <w:rsid w:val="005B1DD0"/>
    <w:rsid w:val="005C3699"/>
    <w:rsid w:val="005C387C"/>
    <w:rsid w:val="005D1A08"/>
    <w:rsid w:val="005D1DC6"/>
    <w:rsid w:val="005E2399"/>
    <w:rsid w:val="005E419C"/>
    <w:rsid w:val="005F7F2B"/>
    <w:rsid w:val="006054AA"/>
    <w:rsid w:val="0060737B"/>
    <w:rsid w:val="00610B88"/>
    <w:rsid w:val="00614633"/>
    <w:rsid w:val="00623353"/>
    <w:rsid w:val="006327E4"/>
    <w:rsid w:val="00634462"/>
    <w:rsid w:val="006372AA"/>
    <w:rsid w:val="00641CEF"/>
    <w:rsid w:val="0064551D"/>
    <w:rsid w:val="00651462"/>
    <w:rsid w:val="006515BF"/>
    <w:rsid w:val="00651DC6"/>
    <w:rsid w:val="006600F1"/>
    <w:rsid w:val="006619B7"/>
    <w:rsid w:val="006637BA"/>
    <w:rsid w:val="00667B64"/>
    <w:rsid w:val="00674A18"/>
    <w:rsid w:val="00675492"/>
    <w:rsid w:val="00681648"/>
    <w:rsid w:val="00687D5B"/>
    <w:rsid w:val="00693AE4"/>
    <w:rsid w:val="00696F4D"/>
    <w:rsid w:val="006A7D19"/>
    <w:rsid w:val="006B14C9"/>
    <w:rsid w:val="006B51EF"/>
    <w:rsid w:val="006B6113"/>
    <w:rsid w:val="006B7746"/>
    <w:rsid w:val="006B7F56"/>
    <w:rsid w:val="006C656D"/>
    <w:rsid w:val="006D00BE"/>
    <w:rsid w:val="006D1D59"/>
    <w:rsid w:val="006D438D"/>
    <w:rsid w:val="006D6907"/>
    <w:rsid w:val="006D7E15"/>
    <w:rsid w:val="006E29DD"/>
    <w:rsid w:val="006E3188"/>
    <w:rsid w:val="006E4618"/>
    <w:rsid w:val="00722650"/>
    <w:rsid w:val="00724DD8"/>
    <w:rsid w:val="00726378"/>
    <w:rsid w:val="00732639"/>
    <w:rsid w:val="00740FBE"/>
    <w:rsid w:val="007425C6"/>
    <w:rsid w:val="00747BA9"/>
    <w:rsid w:val="00754204"/>
    <w:rsid w:val="00772AB5"/>
    <w:rsid w:val="007803FA"/>
    <w:rsid w:val="00780C68"/>
    <w:rsid w:val="00795D67"/>
    <w:rsid w:val="007C0059"/>
    <w:rsid w:val="007C06ED"/>
    <w:rsid w:val="007C347E"/>
    <w:rsid w:val="007C5161"/>
    <w:rsid w:val="007C5946"/>
    <w:rsid w:val="007D1369"/>
    <w:rsid w:val="007F27EA"/>
    <w:rsid w:val="007F284F"/>
    <w:rsid w:val="007F4715"/>
    <w:rsid w:val="007F5BEC"/>
    <w:rsid w:val="00804447"/>
    <w:rsid w:val="00820369"/>
    <w:rsid w:val="00834673"/>
    <w:rsid w:val="008441D4"/>
    <w:rsid w:val="008531FB"/>
    <w:rsid w:val="008560F8"/>
    <w:rsid w:val="008576DD"/>
    <w:rsid w:val="008627E3"/>
    <w:rsid w:val="00863F2B"/>
    <w:rsid w:val="008661A3"/>
    <w:rsid w:val="00875EBB"/>
    <w:rsid w:val="00881502"/>
    <w:rsid w:val="008B14AA"/>
    <w:rsid w:val="008B41F9"/>
    <w:rsid w:val="008B497D"/>
    <w:rsid w:val="008C14EF"/>
    <w:rsid w:val="008C3EFA"/>
    <w:rsid w:val="008C5C6D"/>
    <w:rsid w:val="008E077F"/>
    <w:rsid w:val="008F07DB"/>
    <w:rsid w:val="008F2721"/>
    <w:rsid w:val="008F5EC2"/>
    <w:rsid w:val="008F62E4"/>
    <w:rsid w:val="008F6AAB"/>
    <w:rsid w:val="008F7695"/>
    <w:rsid w:val="00902782"/>
    <w:rsid w:val="00904A6C"/>
    <w:rsid w:val="00904B12"/>
    <w:rsid w:val="00906535"/>
    <w:rsid w:val="00906B68"/>
    <w:rsid w:val="0091521D"/>
    <w:rsid w:val="00920793"/>
    <w:rsid w:val="00923064"/>
    <w:rsid w:val="0092413E"/>
    <w:rsid w:val="0093275C"/>
    <w:rsid w:val="00941A17"/>
    <w:rsid w:val="00946A87"/>
    <w:rsid w:val="00950166"/>
    <w:rsid w:val="009622C3"/>
    <w:rsid w:val="00964D45"/>
    <w:rsid w:val="009650AC"/>
    <w:rsid w:val="00965B1B"/>
    <w:rsid w:val="009660C0"/>
    <w:rsid w:val="00972A3B"/>
    <w:rsid w:val="00973A75"/>
    <w:rsid w:val="00977F9A"/>
    <w:rsid w:val="00980154"/>
    <w:rsid w:val="00980FF9"/>
    <w:rsid w:val="00982A16"/>
    <w:rsid w:val="009B4111"/>
    <w:rsid w:val="009B626E"/>
    <w:rsid w:val="009C1883"/>
    <w:rsid w:val="009C1B55"/>
    <w:rsid w:val="009C277E"/>
    <w:rsid w:val="009C2B8B"/>
    <w:rsid w:val="009C4A2B"/>
    <w:rsid w:val="009D097C"/>
    <w:rsid w:val="009D232C"/>
    <w:rsid w:val="009D77D2"/>
    <w:rsid w:val="009E28D0"/>
    <w:rsid w:val="009E5CD3"/>
    <w:rsid w:val="009E635E"/>
    <w:rsid w:val="009F22A2"/>
    <w:rsid w:val="009F3F16"/>
    <w:rsid w:val="009F6B91"/>
    <w:rsid w:val="00A074C5"/>
    <w:rsid w:val="00A11F93"/>
    <w:rsid w:val="00A25D4E"/>
    <w:rsid w:val="00A2602A"/>
    <w:rsid w:val="00A30B76"/>
    <w:rsid w:val="00A4270B"/>
    <w:rsid w:val="00A517FE"/>
    <w:rsid w:val="00A52EA7"/>
    <w:rsid w:val="00A574BC"/>
    <w:rsid w:val="00A7062B"/>
    <w:rsid w:val="00A73C1B"/>
    <w:rsid w:val="00A752C1"/>
    <w:rsid w:val="00A82D06"/>
    <w:rsid w:val="00A84256"/>
    <w:rsid w:val="00A86CB3"/>
    <w:rsid w:val="00A92F78"/>
    <w:rsid w:val="00A95D4B"/>
    <w:rsid w:val="00AB265E"/>
    <w:rsid w:val="00AC21EF"/>
    <w:rsid w:val="00AC2ADF"/>
    <w:rsid w:val="00AC7031"/>
    <w:rsid w:val="00AE2186"/>
    <w:rsid w:val="00AE3CE6"/>
    <w:rsid w:val="00AF0DA1"/>
    <w:rsid w:val="00AF13C5"/>
    <w:rsid w:val="00AF2CEC"/>
    <w:rsid w:val="00AF53CA"/>
    <w:rsid w:val="00B00CD4"/>
    <w:rsid w:val="00B01D30"/>
    <w:rsid w:val="00B06DBF"/>
    <w:rsid w:val="00B17184"/>
    <w:rsid w:val="00B177D1"/>
    <w:rsid w:val="00B208C0"/>
    <w:rsid w:val="00B2223D"/>
    <w:rsid w:val="00B417F8"/>
    <w:rsid w:val="00B44870"/>
    <w:rsid w:val="00B45ACE"/>
    <w:rsid w:val="00B5094E"/>
    <w:rsid w:val="00B50CF3"/>
    <w:rsid w:val="00B54357"/>
    <w:rsid w:val="00B55469"/>
    <w:rsid w:val="00B57C11"/>
    <w:rsid w:val="00B60536"/>
    <w:rsid w:val="00B60544"/>
    <w:rsid w:val="00B611CA"/>
    <w:rsid w:val="00B634BB"/>
    <w:rsid w:val="00B641CD"/>
    <w:rsid w:val="00B644F7"/>
    <w:rsid w:val="00B76ED6"/>
    <w:rsid w:val="00B924F0"/>
    <w:rsid w:val="00B92A45"/>
    <w:rsid w:val="00B95E3D"/>
    <w:rsid w:val="00BA6313"/>
    <w:rsid w:val="00BB5A06"/>
    <w:rsid w:val="00BC1F65"/>
    <w:rsid w:val="00BC71EF"/>
    <w:rsid w:val="00BD23EE"/>
    <w:rsid w:val="00BE05BF"/>
    <w:rsid w:val="00BE149C"/>
    <w:rsid w:val="00BE199E"/>
    <w:rsid w:val="00BE22D0"/>
    <w:rsid w:val="00BE2CF1"/>
    <w:rsid w:val="00BE5C50"/>
    <w:rsid w:val="00BE640B"/>
    <w:rsid w:val="00BE6847"/>
    <w:rsid w:val="00BF14B5"/>
    <w:rsid w:val="00C02F17"/>
    <w:rsid w:val="00C143F4"/>
    <w:rsid w:val="00C15F17"/>
    <w:rsid w:val="00C22305"/>
    <w:rsid w:val="00C35116"/>
    <w:rsid w:val="00C3517A"/>
    <w:rsid w:val="00C52E78"/>
    <w:rsid w:val="00C53D30"/>
    <w:rsid w:val="00C6165C"/>
    <w:rsid w:val="00C623A9"/>
    <w:rsid w:val="00C715B7"/>
    <w:rsid w:val="00C73018"/>
    <w:rsid w:val="00C73828"/>
    <w:rsid w:val="00C82C00"/>
    <w:rsid w:val="00C853A0"/>
    <w:rsid w:val="00C8672F"/>
    <w:rsid w:val="00C86AF8"/>
    <w:rsid w:val="00C87F85"/>
    <w:rsid w:val="00C918C4"/>
    <w:rsid w:val="00C92F72"/>
    <w:rsid w:val="00C94738"/>
    <w:rsid w:val="00C96C14"/>
    <w:rsid w:val="00CA106B"/>
    <w:rsid w:val="00CA27A5"/>
    <w:rsid w:val="00CB0AAF"/>
    <w:rsid w:val="00CB39F3"/>
    <w:rsid w:val="00CB7AB8"/>
    <w:rsid w:val="00CD0844"/>
    <w:rsid w:val="00CD0C39"/>
    <w:rsid w:val="00CD2518"/>
    <w:rsid w:val="00CD4524"/>
    <w:rsid w:val="00CD4B10"/>
    <w:rsid w:val="00CD664F"/>
    <w:rsid w:val="00CD70F1"/>
    <w:rsid w:val="00CD72F6"/>
    <w:rsid w:val="00CE5DA1"/>
    <w:rsid w:val="00CE7965"/>
    <w:rsid w:val="00D00178"/>
    <w:rsid w:val="00D043C8"/>
    <w:rsid w:val="00D04C1C"/>
    <w:rsid w:val="00D05B09"/>
    <w:rsid w:val="00D13471"/>
    <w:rsid w:val="00D14160"/>
    <w:rsid w:val="00D1571B"/>
    <w:rsid w:val="00D24411"/>
    <w:rsid w:val="00D30F21"/>
    <w:rsid w:val="00D3199B"/>
    <w:rsid w:val="00D41F5E"/>
    <w:rsid w:val="00D456DC"/>
    <w:rsid w:val="00D47170"/>
    <w:rsid w:val="00D50FA0"/>
    <w:rsid w:val="00D524C2"/>
    <w:rsid w:val="00D73059"/>
    <w:rsid w:val="00D82196"/>
    <w:rsid w:val="00D83E93"/>
    <w:rsid w:val="00D8595F"/>
    <w:rsid w:val="00D97472"/>
    <w:rsid w:val="00D97632"/>
    <w:rsid w:val="00DA1036"/>
    <w:rsid w:val="00DB7D8B"/>
    <w:rsid w:val="00DD4218"/>
    <w:rsid w:val="00DD5F1B"/>
    <w:rsid w:val="00DE02C0"/>
    <w:rsid w:val="00DE0382"/>
    <w:rsid w:val="00DE3197"/>
    <w:rsid w:val="00DE3990"/>
    <w:rsid w:val="00DE3DD0"/>
    <w:rsid w:val="00DF5F8C"/>
    <w:rsid w:val="00E0128C"/>
    <w:rsid w:val="00E015F3"/>
    <w:rsid w:val="00E0462F"/>
    <w:rsid w:val="00E05AC5"/>
    <w:rsid w:val="00E15F00"/>
    <w:rsid w:val="00E17363"/>
    <w:rsid w:val="00E25A77"/>
    <w:rsid w:val="00E2610F"/>
    <w:rsid w:val="00E26B1A"/>
    <w:rsid w:val="00E27B2E"/>
    <w:rsid w:val="00E43718"/>
    <w:rsid w:val="00E45825"/>
    <w:rsid w:val="00E56894"/>
    <w:rsid w:val="00E763CF"/>
    <w:rsid w:val="00E82314"/>
    <w:rsid w:val="00E909B2"/>
    <w:rsid w:val="00E97537"/>
    <w:rsid w:val="00EA1AB9"/>
    <w:rsid w:val="00EA47BB"/>
    <w:rsid w:val="00EA5359"/>
    <w:rsid w:val="00EB0F9A"/>
    <w:rsid w:val="00EB68DA"/>
    <w:rsid w:val="00EC2B7B"/>
    <w:rsid w:val="00EC334C"/>
    <w:rsid w:val="00EC6E43"/>
    <w:rsid w:val="00ED146B"/>
    <w:rsid w:val="00ED2A7E"/>
    <w:rsid w:val="00F0636B"/>
    <w:rsid w:val="00F077DC"/>
    <w:rsid w:val="00F176FF"/>
    <w:rsid w:val="00F23221"/>
    <w:rsid w:val="00F270F8"/>
    <w:rsid w:val="00F309EC"/>
    <w:rsid w:val="00F3171B"/>
    <w:rsid w:val="00F3221C"/>
    <w:rsid w:val="00F32471"/>
    <w:rsid w:val="00F34B00"/>
    <w:rsid w:val="00F354F4"/>
    <w:rsid w:val="00F4287C"/>
    <w:rsid w:val="00F430D2"/>
    <w:rsid w:val="00F45E16"/>
    <w:rsid w:val="00F61C66"/>
    <w:rsid w:val="00F61FA2"/>
    <w:rsid w:val="00F62317"/>
    <w:rsid w:val="00F62E16"/>
    <w:rsid w:val="00F77FE5"/>
    <w:rsid w:val="00F904B3"/>
    <w:rsid w:val="00F908EE"/>
    <w:rsid w:val="00F96849"/>
    <w:rsid w:val="00FA3258"/>
    <w:rsid w:val="00FA7AB1"/>
    <w:rsid w:val="00FA7AF8"/>
    <w:rsid w:val="00FB5E68"/>
    <w:rsid w:val="00FC5926"/>
    <w:rsid w:val="00FD4CBA"/>
    <w:rsid w:val="00FD6D7D"/>
    <w:rsid w:val="00FE157D"/>
    <w:rsid w:val="00FE6A5C"/>
    <w:rsid w:val="00FF03D9"/>
    <w:rsid w:val="00FF1570"/>
    <w:rsid w:val="00FF1E99"/>
    <w:rsid w:val="00FF2008"/>
    <w:rsid w:val="00FF75E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F6FB"/>
  <w15:chartTrackingRefBased/>
  <w15:docId w15:val="{ADF3C7FE-247B-490F-943C-2B8B7647B4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0C39"/>
    <w:pPr>
      <w:spacing w:after="120" w:line="240" w:lineRule="auto"/>
      <w:ind w:firstLine="720"/>
    </w:pPr>
    <w:rPr>
      <w:rFonts w:cstheme="minorHAnsi"/>
      <w:sz w:val="24"/>
    </w:rPr>
  </w:style>
  <w:style w:type="paragraph" w:styleId="Heading1">
    <w:name w:val="heading 1"/>
    <w:next w:val="Normal"/>
    <w:link w:val="Heading1Char"/>
    <w:uiPriority w:val="9"/>
    <w:qFormat/>
    <w:rsid w:val="00D83E93"/>
    <w:pPr>
      <w:keepNext/>
      <w:keepLines/>
      <w:spacing w:after="0" w:line="240" w:lineRule="auto"/>
      <w:outlineLvl w:val="0"/>
    </w:pPr>
    <w:rPr>
      <w:rFonts w:eastAsiaTheme="majorEastAsia" w:cstheme="minorHAnsi"/>
      <w:sz w:val="28"/>
      <w:szCs w:val="32"/>
    </w:rPr>
  </w:style>
  <w:style w:type="paragraph" w:styleId="Heading2">
    <w:name w:val="heading 2"/>
    <w:basedOn w:val="Heading1"/>
    <w:next w:val="Normal"/>
    <w:link w:val="Heading2Char"/>
    <w:uiPriority w:val="9"/>
    <w:unhideWhenUsed/>
    <w:qFormat/>
    <w:rsid w:val="00F62E16"/>
    <w:pPr>
      <w:outlineLvl w:val="1"/>
    </w:pPr>
  </w:style>
  <w:style w:type="paragraph" w:styleId="Heading3">
    <w:name w:val="heading 3"/>
    <w:basedOn w:val="Heading2"/>
    <w:next w:val="Normal"/>
    <w:link w:val="Heading3Char"/>
    <w:uiPriority w:val="9"/>
    <w:unhideWhenUsed/>
    <w:qFormat/>
    <w:rsid w:val="000043E5"/>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3E93"/>
    <w:rPr>
      <w:rFonts w:eastAsiaTheme="majorEastAsia" w:cstheme="minorHAnsi"/>
      <w:sz w:val="28"/>
      <w:szCs w:val="32"/>
    </w:rPr>
  </w:style>
  <w:style w:type="paragraph" w:styleId="ListParagraph">
    <w:name w:val="List Paragraph"/>
    <w:basedOn w:val="Normal"/>
    <w:uiPriority w:val="34"/>
    <w:qFormat/>
    <w:rsid w:val="00173851"/>
    <w:pPr>
      <w:ind w:left="720"/>
      <w:contextualSpacing/>
    </w:pPr>
  </w:style>
  <w:style w:type="character" w:customStyle="1" w:styleId="Heading2Char">
    <w:name w:val="Heading 2 Char"/>
    <w:basedOn w:val="DefaultParagraphFont"/>
    <w:link w:val="Heading2"/>
    <w:uiPriority w:val="9"/>
    <w:rsid w:val="00F62E16"/>
    <w:rPr>
      <w:rFonts w:eastAsiaTheme="majorEastAsia" w:cstheme="minorHAnsi"/>
      <w:sz w:val="28"/>
      <w:szCs w:val="32"/>
    </w:rPr>
  </w:style>
  <w:style w:type="character" w:customStyle="1" w:styleId="Heading3Char">
    <w:name w:val="Heading 3 Char"/>
    <w:basedOn w:val="DefaultParagraphFont"/>
    <w:link w:val="Heading3"/>
    <w:uiPriority w:val="9"/>
    <w:rsid w:val="000043E5"/>
    <w:rPr>
      <w:rFonts w:eastAsiaTheme="majorEastAsia" w:cstheme="minorHAnsi"/>
      <w:sz w:val="28"/>
      <w:szCs w:val="32"/>
    </w:rPr>
  </w:style>
  <w:style w:type="table" w:styleId="TableGrid">
    <w:name w:val="Table Grid"/>
    <w:basedOn w:val="TableNormal"/>
    <w:uiPriority w:val="39"/>
    <w:rsid w:val="000C40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CA27A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6600F1"/>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42280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2805"/>
    <w:rPr>
      <w:rFonts w:ascii="Segoe UI" w:hAnsi="Segoe UI" w:cs="Segoe UI"/>
      <w:sz w:val="18"/>
      <w:szCs w:val="18"/>
    </w:rPr>
  </w:style>
  <w:style w:type="table" w:styleId="PlainTable4">
    <w:name w:val="Plain Table 4"/>
    <w:basedOn w:val="TableNormal"/>
    <w:uiPriority w:val="44"/>
    <w:rsid w:val="0092413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1E1962"/>
    <w:pPr>
      <w:spacing w:before="240" w:line="259" w:lineRule="auto"/>
      <w:outlineLvl w:val="9"/>
    </w:pPr>
    <w:rPr>
      <w:color w:val="2F5496" w:themeColor="accent1" w:themeShade="BF"/>
      <w:sz w:val="32"/>
      <w:lang w:val="en-US"/>
    </w:rPr>
  </w:style>
  <w:style w:type="paragraph" w:styleId="TOC1">
    <w:name w:val="toc 1"/>
    <w:basedOn w:val="Normal"/>
    <w:next w:val="Normal"/>
    <w:autoRedefine/>
    <w:uiPriority w:val="39"/>
    <w:unhideWhenUsed/>
    <w:rsid w:val="001E1962"/>
    <w:pPr>
      <w:spacing w:after="100"/>
    </w:pPr>
  </w:style>
  <w:style w:type="paragraph" w:styleId="TOC2">
    <w:name w:val="toc 2"/>
    <w:basedOn w:val="Normal"/>
    <w:next w:val="Normal"/>
    <w:autoRedefine/>
    <w:uiPriority w:val="39"/>
    <w:unhideWhenUsed/>
    <w:rsid w:val="001E1962"/>
    <w:pPr>
      <w:spacing w:after="100"/>
      <w:ind w:left="240"/>
    </w:pPr>
  </w:style>
  <w:style w:type="paragraph" w:styleId="TOC3">
    <w:name w:val="toc 3"/>
    <w:basedOn w:val="Normal"/>
    <w:next w:val="Normal"/>
    <w:autoRedefine/>
    <w:uiPriority w:val="39"/>
    <w:unhideWhenUsed/>
    <w:rsid w:val="001E1962"/>
    <w:pPr>
      <w:spacing w:after="100"/>
      <w:ind w:left="480"/>
    </w:pPr>
  </w:style>
  <w:style w:type="character" w:styleId="Hyperlink">
    <w:name w:val="Hyperlink"/>
    <w:basedOn w:val="DefaultParagraphFont"/>
    <w:uiPriority w:val="99"/>
    <w:unhideWhenUsed/>
    <w:rsid w:val="001E196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4972369">
      <w:bodyDiv w:val="1"/>
      <w:marLeft w:val="0"/>
      <w:marRight w:val="0"/>
      <w:marTop w:val="0"/>
      <w:marBottom w:val="0"/>
      <w:divBdr>
        <w:top w:val="none" w:sz="0" w:space="0" w:color="auto"/>
        <w:left w:val="none" w:sz="0" w:space="0" w:color="auto"/>
        <w:bottom w:val="none" w:sz="0" w:space="0" w:color="auto"/>
        <w:right w:val="none" w:sz="0" w:space="0" w:color="auto"/>
      </w:divBdr>
    </w:div>
    <w:div w:id="1330211781">
      <w:bodyDiv w:val="1"/>
      <w:marLeft w:val="0"/>
      <w:marRight w:val="0"/>
      <w:marTop w:val="0"/>
      <w:marBottom w:val="0"/>
      <w:divBdr>
        <w:top w:val="none" w:sz="0" w:space="0" w:color="auto"/>
        <w:left w:val="none" w:sz="0" w:space="0" w:color="auto"/>
        <w:bottom w:val="none" w:sz="0" w:space="0" w:color="auto"/>
        <w:right w:val="none" w:sz="0" w:space="0" w:color="auto"/>
      </w:divBdr>
    </w:div>
    <w:div w:id="15728069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B$2:$B$30</c:f>
              <c:numCache>
                <c:formatCode>d\-mmm</c:formatCode>
                <c:ptCount val="29"/>
                <c:pt idx="0">
                  <c:v>43332</c:v>
                </c:pt>
                <c:pt idx="1">
                  <c:v>43332</c:v>
                </c:pt>
                <c:pt idx="2">
                  <c:v>43339</c:v>
                </c:pt>
                <c:pt idx="3">
                  <c:v>43354</c:v>
                </c:pt>
                <c:pt idx="4">
                  <c:v>43354</c:v>
                </c:pt>
                <c:pt idx="5">
                  <c:v>43414</c:v>
                </c:pt>
                <c:pt idx="6">
                  <c:v>43419</c:v>
                </c:pt>
                <c:pt idx="7">
                  <c:v>43414</c:v>
                </c:pt>
                <c:pt idx="8">
                  <c:v>43419</c:v>
                </c:pt>
                <c:pt idx="9">
                  <c:v>43424</c:v>
                </c:pt>
                <c:pt idx="10">
                  <c:v>43429</c:v>
                </c:pt>
                <c:pt idx="11">
                  <c:v>43433</c:v>
                </c:pt>
                <c:pt idx="12">
                  <c:v>43467</c:v>
                </c:pt>
                <c:pt idx="13">
                  <c:v>43467</c:v>
                </c:pt>
                <c:pt idx="14">
                  <c:v>43471</c:v>
                </c:pt>
                <c:pt idx="15">
                  <c:v>43476</c:v>
                </c:pt>
                <c:pt idx="16">
                  <c:v>43481</c:v>
                </c:pt>
                <c:pt idx="17">
                  <c:v>43486</c:v>
                </c:pt>
                <c:pt idx="18">
                  <c:v>43482</c:v>
                </c:pt>
                <c:pt idx="19">
                  <c:v>43486</c:v>
                </c:pt>
                <c:pt idx="20">
                  <c:v>43492</c:v>
                </c:pt>
                <c:pt idx="21">
                  <c:v>43507</c:v>
                </c:pt>
                <c:pt idx="22">
                  <c:v>43516</c:v>
                </c:pt>
                <c:pt idx="23">
                  <c:v>43522</c:v>
                </c:pt>
                <c:pt idx="24">
                  <c:v>43535</c:v>
                </c:pt>
                <c:pt idx="25">
                  <c:v>43535</c:v>
                </c:pt>
                <c:pt idx="26">
                  <c:v>43539</c:v>
                </c:pt>
                <c:pt idx="27">
                  <c:v>43541</c:v>
                </c:pt>
                <c:pt idx="28">
                  <c:v>43548</c:v>
                </c:pt>
              </c:numCache>
            </c:numRef>
          </c:val>
          <c:extLst>
            <c:ext xmlns:c16="http://schemas.microsoft.com/office/drawing/2014/chart" uri="{C3380CC4-5D6E-409C-BE32-E72D297353CC}">
              <c16:uniqueId val="{00000000-1B1A-48D2-A76D-230CB6FB2150}"/>
            </c:ext>
          </c:extLst>
        </c:ser>
        <c:ser>
          <c:idx val="1"/>
          <c:order val="1"/>
          <c:tx>
            <c:strRef>
              <c:f>Sheet1!$C$1</c:f>
              <c:strCache>
                <c:ptCount val="1"/>
                <c:pt idx="0">
                  <c:v>Duration</c:v>
                </c:pt>
              </c:strCache>
            </c:strRef>
          </c:tx>
          <c:spPr>
            <a:solidFill>
              <a:schemeClr val="accent4"/>
            </a:solidFill>
            <a:ln>
              <a:solidFill>
                <a:schemeClr val="tx1"/>
              </a:solidFill>
            </a:ln>
            <a:effectLst/>
          </c:spPr>
          <c:invertIfNegative val="0"/>
          <c:dPt>
            <c:idx val="0"/>
            <c:invertIfNegative val="0"/>
            <c:bubble3D val="0"/>
            <c:spPr>
              <a:solidFill>
                <a:schemeClr val="accent6"/>
              </a:solidFill>
              <a:ln>
                <a:solidFill>
                  <a:schemeClr val="tx1"/>
                </a:solidFill>
              </a:ln>
              <a:effectLst/>
            </c:spPr>
            <c:extLst>
              <c:ext xmlns:c16="http://schemas.microsoft.com/office/drawing/2014/chart" uri="{C3380CC4-5D6E-409C-BE32-E72D297353CC}">
                <c16:uniqueId val="{00000002-1B1A-48D2-A76D-230CB6FB2150}"/>
              </c:ext>
            </c:extLst>
          </c:dPt>
          <c:dPt>
            <c:idx val="5"/>
            <c:invertIfNegative val="0"/>
            <c:bubble3D val="0"/>
            <c:spPr>
              <a:solidFill>
                <a:schemeClr val="accent6"/>
              </a:solidFill>
              <a:ln>
                <a:solidFill>
                  <a:schemeClr val="tx1"/>
                </a:solidFill>
              </a:ln>
              <a:effectLst/>
            </c:spPr>
            <c:extLst>
              <c:ext xmlns:c16="http://schemas.microsoft.com/office/drawing/2014/chart" uri="{C3380CC4-5D6E-409C-BE32-E72D297353CC}">
                <c16:uniqueId val="{00000004-1B1A-48D2-A76D-230CB6FB2150}"/>
              </c:ext>
            </c:extLst>
          </c:dPt>
          <c:dPt>
            <c:idx val="12"/>
            <c:invertIfNegative val="0"/>
            <c:bubble3D val="0"/>
            <c:spPr>
              <a:solidFill>
                <a:schemeClr val="accent6"/>
              </a:solidFill>
              <a:ln>
                <a:solidFill>
                  <a:schemeClr val="tx1"/>
                </a:solidFill>
              </a:ln>
              <a:effectLst/>
            </c:spPr>
            <c:extLst>
              <c:ext xmlns:c16="http://schemas.microsoft.com/office/drawing/2014/chart" uri="{C3380CC4-5D6E-409C-BE32-E72D297353CC}">
                <c16:uniqueId val="{00000006-1B1A-48D2-A76D-230CB6FB2150}"/>
              </c:ext>
            </c:extLst>
          </c:dPt>
          <c:dPt>
            <c:idx val="17"/>
            <c:invertIfNegative val="0"/>
            <c:bubble3D val="0"/>
            <c:spPr>
              <a:solidFill>
                <a:schemeClr val="accent6"/>
              </a:solidFill>
              <a:ln>
                <a:solidFill>
                  <a:schemeClr val="tx1"/>
                </a:solidFill>
              </a:ln>
              <a:effectLst/>
            </c:spPr>
            <c:extLst>
              <c:ext xmlns:c16="http://schemas.microsoft.com/office/drawing/2014/chart" uri="{C3380CC4-5D6E-409C-BE32-E72D297353CC}">
                <c16:uniqueId val="{00000008-1B1A-48D2-A76D-230CB6FB2150}"/>
              </c:ext>
            </c:extLst>
          </c:dPt>
          <c:dPt>
            <c:idx val="24"/>
            <c:invertIfNegative val="0"/>
            <c:bubble3D val="0"/>
            <c:spPr>
              <a:solidFill>
                <a:schemeClr val="accent6"/>
              </a:solidFill>
              <a:ln>
                <a:solidFill>
                  <a:schemeClr val="tx1"/>
                </a:solidFill>
              </a:ln>
              <a:effectLst/>
            </c:spPr>
            <c:extLst>
              <c:ext xmlns:c16="http://schemas.microsoft.com/office/drawing/2014/chart" uri="{C3380CC4-5D6E-409C-BE32-E72D297353CC}">
                <c16:uniqueId val="{0000000A-1B1A-48D2-A76D-230CB6FB2150}"/>
              </c:ext>
            </c:extLst>
          </c:dPt>
          <c:cat>
            <c:strRef>
              <c:f>Sheet1!$A$2:$A$30</c:f>
              <c:strCache>
                <c:ptCount val="29"/>
                <c:pt idx="0">
                  <c:v>Cycle 1</c:v>
                </c:pt>
                <c:pt idx="1">
                  <c:v>Preparation</c:v>
                </c:pt>
                <c:pt idx="2">
                  <c:v>Proposal</c:v>
                </c:pt>
                <c:pt idx="3">
                  <c:v>Live Doc draft</c:v>
                </c:pt>
                <c:pt idx="4">
                  <c:v>Technology investigation</c:v>
                </c:pt>
                <c:pt idx="5">
                  <c:v>Cycle 2</c:v>
                </c:pt>
                <c:pt idx="6">
                  <c:v>Live Doc cleanup</c:v>
                </c:pt>
                <c:pt idx="7">
                  <c:v>Setup cloud VM</c:v>
                </c:pt>
                <c:pt idx="8">
                  <c:v>Train R-CNN model (single obj)</c:v>
                </c:pt>
                <c:pt idx="9">
                  <c:v>Train Pose model (single obj)</c:v>
                </c:pt>
                <c:pt idx="10">
                  <c:v>Move models into cloud</c:v>
                </c:pt>
                <c:pt idx="11">
                  <c:v>Build JSON container</c:v>
                </c:pt>
                <c:pt idx="12">
                  <c:v>Cycle 3</c:v>
                </c:pt>
                <c:pt idx="13">
                  <c:v>Initial UI in unity build</c:v>
                </c:pt>
                <c:pt idx="14">
                  <c:v>Integrate post requests to API</c:v>
                </c:pt>
                <c:pt idx="15">
                  <c:v>Simple JSON parser built for scene builder</c:v>
                </c:pt>
                <c:pt idx="16">
                  <c:v>Full testing review</c:v>
                </c:pt>
                <c:pt idx="17">
                  <c:v>Cycle 4</c:v>
                </c:pt>
                <c:pt idx="18">
                  <c:v>Final Report</c:v>
                </c:pt>
                <c:pt idx="19">
                  <c:v>Create the 3D model for initial object</c:v>
                </c:pt>
                <c:pt idx="20">
                  <c:v>Generate model storage structure</c:v>
                </c:pt>
                <c:pt idx="21">
                  <c:v>Integrate structure with scene builder</c:v>
                </c:pt>
                <c:pt idx="22">
                  <c:v>Stakeholder reviews</c:v>
                </c:pt>
                <c:pt idx="23">
                  <c:v>Implement stakeholder changes</c:v>
                </c:pt>
                <c:pt idx="24">
                  <c:v>Cycle 5</c:v>
                </c:pt>
                <c:pt idx="25">
                  <c:v>Train API with additional model</c:v>
                </c:pt>
                <c:pt idx="26">
                  <c:v>Create appropriate 3D model</c:v>
                </c:pt>
                <c:pt idx="27">
                  <c:v>Integreate model and API with scene builder</c:v>
                </c:pt>
                <c:pt idx="28">
                  <c:v>Ramp down</c:v>
                </c:pt>
              </c:strCache>
            </c:strRef>
          </c:cat>
          <c:val>
            <c:numRef>
              <c:f>Sheet1!$C$2:$C$30</c:f>
              <c:numCache>
                <c:formatCode>General</c:formatCode>
                <c:ptCount val="29"/>
                <c:pt idx="0">
                  <c:v>85</c:v>
                </c:pt>
                <c:pt idx="1">
                  <c:v>21</c:v>
                </c:pt>
                <c:pt idx="2">
                  <c:v>9</c:v>
                </c:pt>
                <c:pt idx="3">
                  <c:v>63</c:v>
                </c:pt>
                <c:pt idx="4">
                  <c:v>31</c:v>
                </c:pt>
                <c:pt idx="5">
                  <c:v>22</c:v>
                </c:pt>
                <c:pt idx="6">
                  <c:v>10</c:v>
                </c:pt>
                <c:pt idx="7">
                  <c:v>4</c:v>
                </c:pt>
                <c:pt idx="8">
                  <c:v>4</c:v>
                </c:pt>
                <c:pt idx="9">
                  <c:v>4</c:v>
                </c:pt>
                <c:pt idx="10">
                  <c:v>3</c:v>
                </c:pt>
                <c:pt idx="11">
                  <c:v>7</c:v>
                </c:pt>
                <c:pt idx="12">
                  <c:v>15</c:v>
                </c:pt>
                <c:pt idx="13">
                  <c:v>3</c:v>
                </c:pt>
                <c:pt idx="14">
                  <c:v>4</c:v>
                </c:pt>
                <c:pt idx="15">
                  <c:v>4</c:v>
                </c:pt>
                <c:pt idx="16">
                  <c:v>4</c:v>
                </c:pt>
                <c:pt idx="17">
                  <c:v>51</c:v>
                </c:pt>
                <c:pt idx="18">
                  <c:v>42</c:v>
                </c:pt>
                <c:pt idx="19">
                  <c:v>5</c:v>
                </c:pt>
                <c:pt idx="20">
                  <c:v>14</c:v>
                </c:pt>
                <c:pt idx="21">
                  <c:v>12</c:v>
                </c:pt>
                <c:pt idx="22">
                  <c:v>5</c:v>
                </c:pt>
                <c:pt idx="23">
                  <c:v>15</c:v>
                </c:pt>
                <c:pt idx="24">
                  <c:v>16</c:v>
                </c:pt>
                <c:pt idx="25">
                  <c:v>3</c:v>
                </c:pt>
                <c:pt idx="26">
                  <c:v>1</c:v>
                </c:pt>
                <c:pt idx="27">
                  <c:v>6</c:v>
                </c:pt>
                <c:pt idx="28">
                  <c:v>6</c:v>
                </c:pt>
              </c:numCache>
            </c:numRef>
          </c:val>
          <c:extLst>
            <c:ext xmlns:c16="http://schemas.microsoft.com/office/drawing/2014/chart" uri="{C3380CC4-5D6E-409C-BE32-E72D297353CC}">
              <c16:uniqueId val="{0000000B-1B1A-48D2-A76D-230CB6FB2150}"/>
            </c:ext>
          </c:extLst>
        </c:ser>
        <c:dLbls>
          <c:showLegendKey val="0"/>
          <c:showVal val="0"/>
          <c:showCatName val="0"/>
          <c:showSerName val="0"/>
          <c:showPercent val="0"/>
          <c:showBubbleSize val="0"/>
        </c:dLbls>
        <c:gapWidth val="20"/>
        <c:overlap val="100"/>
        <c:axId val="306516432"/>
        <c:axId val="306515776"/>
      </c:barChart>
      <c:catAx>
        <c:axId val="30651643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5776"/>
        <c:crosses val="autoZero"/>
        <c:auto val="1"/>
        <c:lblAlgn val="ctr"/>
        <c:lblOffset val="100"/>
        <c:noMultiLvlLbl val="0"/>
      </c:catAx>
      <c:valAx>
        <c:axId val="306515776"/>
        <c:scaling>
          <c:orientation val="minMax"/>
          <c:min val="43328"/>
        </c:scaling>
        <c:delete val="0"/>
        <c:axPos val="t"/>
        <c:majorGridlines>
          <c:spPr>
            <a:ln w="9525" cap="flat" cmpd="sng" algn="ctr">
              <a:solidFill>
                <a:schemeClr val="tx1">
                  <a:lumMod val="15000"/>
                  <a:lumOff val="85000"/>
                </a:schemeClr>
              </a:solidFill>
              <a:round/>
            </a:ln>
            <a:effectLst/>
          </c:spPr>
        </c:majorGridlines>
        <c:numFmt formatCode="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06516432"/>
        <c:crosses val="autoZero"/>
        <c:crossBetween val="between"/>
        <c:majorUnit val="3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bodyPr/>
      <a:lstStyle/>
      <a:style>
        <a:lnRef idx="2">
          <a:schemeClr val="dk1"/>
        </a:lnRef>
        <a:fillRef idx="1">
          <a:schemeClr val="lt1"/>
        </a:fillRef>
        <a:effectRef idx="0">
          <a:schemeClr val="dk1"/>
        </a:effectRef>
        <a:fontRef idx="minor">
          <a:schemeClr val="dk1"/>
        </a:fontRef>
      </a:style>
    </a:spDef>
    <a:lnDef>
      <a:spPr/>
      <a:bodyPr/>
      <a:lstStyle/>
      <a:style>
        <a:lnRef idx="1">
          <a:schemeClr val="dk1"/>
        </a:lnRef>
        <a:fillRef idx="0">
          <a:schemeClr val="dk1"/>
        </a:fillRef>
        <a:effectRef idx="0">
          <a:schemeClr val="dk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25D713-9B36-4FF5-A860-98A6BD8A6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9</TotalTime>
  <Pages>13</Pages>
  <Words>7045</Words>
  <Characters>4016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rimley</dc:creator>
  <cp:keywords/>
  <dc:description/>
  <cp:lastModifiedBy>Adam Grimley</cp:lastModifiedBy>
  <cp:revision>487</cp:revision>
  <cp:lastPrinted>2018-10-29T13:29:00Z</cp:lastPrinted>
  <dcterms:created xsi:type="dcterms:W3CDTF">2018-10-02T10:22:00Z</dcterms:created>
  <dcterms:modified xsi:type="dcterms:W3CDTF">2018-11-0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ae87afe-f168-356c-a287-145137d8c05e</vt:lpwstr>
  </property>
</Properties>
</file>